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DDF28" w14:textId="2E728096" w:rsidR="27E8604A" w:rsidRDefault="7084EFDC" w:rsidP="009D5B93">
      <w:pPr>
        <w:spacing w:line="240" w:lineRule="auto"/>
        <w:jc w:val="both"/>
        <w:rPr>
          <w:color w:val="000000" w:themeColor="text1"/>
        </w:rPr>
      </w:pPr>
      <w:r w:rsidRPr="44CEB5EF">
        <w:rPr>
          <w:color w:val="000000" w:themeColor="text1"/>
        </w:rPr>
        <w:t>(unpublished literature review)</w:t>
      </w:r>
      <w:r w:rsidRPr="44CEB5EF">
        <w:rPr>
          <w:i/>
          <w:iCs/>
          <w:color w:val="000000" w:themeColor="text1"/>
        </w:rPr>
        <w:t xml:space="preserve"> </w:t>
      </w:r>
    </w:p>
    <w:p w14:paraId="2527BBEB" w14:textId="7DDC4DBD" w:rsidR="27E8604A" w:rsidRDefault="009D5B93" w:rsidP="009D5B93">
      <w:pPr>
        <w:spacing w:line="240" w:lineRule="auto"/>
        <w:jc w:val="both"/>
        <w:rPr>
          <w:i/>
          <w:iCs/>
          <w:color w:val="000000" w:themeColor="text1"/>
        </w:rPr>
      </w:pPr>
      <w:r w:rsidRPr="009D5B93">
        <w:rPr>
          <w:b/>
          <w:bCs/>
          <w:color w:val="000000" w:themeColor="text1"/>
        </w:rPr>
        <w:t>Title:</w:t>
      </w:r>
      <w:r>
        <w:rPr>
          <w:i/>
          <w:iCs/>
          <w:color w:val="000000" w:themeColor="text1"/>
        </w:rPr>
        <w:t xml:space="preserve"> </w:t>
      </w:r>
      <w:r w:rsidR="78C22B0C" w:rsidRPr="44CEB5EF">
        <w:rPr>
          <w:i/>
          <w:iCs/>
          <w:color w:val="000000" w:themeColor="text1"/>
        </w:rPr>
        <w:t>Peer Reading: valuing teaching and learning and supporting Academic Writing for student teachers</w:t>
      </w:r>
    </w:p>
    <w:p w14:paraId="79E320AB" w14:textId="09DA35DB" w:rsidR="009D5B93" w:rsidRDefault="009D5B93" w:rsidP="009D5B93">
      <w:pPr>
        <w:spacing w:line="240" w:lineRule="auto"/>
        <w:jc w:val="both"/>
        <w:rPr>
          <w:color w:val="000000" w:themeColor="text1"/>
        </w:rPr>
      </w:pPr>
      <w:r w:rsidRPr="009D5B93">
        <w:rPr>
          <w:b/>
          <w:bCs/>
          <w:lang w:val="en-GB"/>
        </w:rPr>
        <w:t>Authors:</w:t>
      </w:r>
      <w:r>
        <w:rPr>
          <w:lang w:val="en-GB"/>
        </w:rPr>
        <w:t xml:space="preserve"> </w:t>
      </w:r>
      <w:r w:rsidR="68B97076" w:rsidRPr="44CEB5EF">
        <w:rPr>
          <w:lang w:val="en-GB"/>
        </w:rPr>
        <w:t>Jessica Harrison</w:t>
      </w:r>
      <w:r w:rsidR="008169AC">
        <w:rPr>
          <w:lang w:val="en-GB"/>
        </w:rPr>
        <w:t xml:space="preserve"> and </w:t>
      </w:r>
      <w:r w:rsidR="186A4A09" w:rsidRPr="44CEB5EF">
        <w:rPr>
          <w:lang w:val="en-GB"/>
        </w:rPr>
        <w:t>Ngoc Thao (Jessie) Du</w:t>
      </w:r>
      <w:r w:rsidR="00634368">
        <w:rPr>
          <w:lang w:val="en-GB"/>
        </w:rPr>
        <w:t xml:space="preserve"> and Angela Rickard, </w:t>
      </w:r>
      <w:r w:rsidRPr="44CEB5EF">
        <w:rPr>
          <w:color w:val="000000" w:themeColor="text1"/>
        </w:rPr>
        <w:t>Maynooth University</w:t>
      </w:r>
      <w:r>
        <w:rPr>
          <w:color w:val="000000" w:themeColor="text1"/>
        </w:rPr>
        <w:t>, 2025</w:t>
      </w:r>
    </w:p>
    <w:p w14:paraId="2C078E63" w14:textId="6D60EB5B" w:rsidR="003B37BB" w:rsidRDefault="0C99EEA4" w:rsidP="44CEB5EF">
      <w:pPr>
        <w:jc w:val="both"/>
        <w:rPr>
          <w:b/>
          <w:bCs/>
        </w:rPr>
      </w:pPr>
      <w:r w:rsidRPr="44CEB5EF">
        <w:rPr>
          <w:b/>
          <w:bCs/>
        </w:rPr>
        <w:t>Introduction</w:t>
      </w:r>
    </w:p>
    <w:p w14:paraId="5F935C77" w14:textId="02F4EEA6" w:rsidR="0C99EEA4" w:rsidRPr="00D865E9" w:rsidRDefault="00DB237E" w:rsidP="44CEB5EF">
      <w:pPr>
        <w:jc w:val="both"/>
      </w:pPr>
      <w:r w:rsidRPr="40D34DD0">
        <w:t xml:space="preserve">     </w:t>
      </w:r>
      <w:r w:rsidR="00F7481F" w:rsidRPr="40D34DD0">
        <w:t>Academic writing is challenging for many students, regardless of their familiarity level with it, and written feedbac</w:t>
      </w:r>
      <w:r w:rsidR="00D865E9" w:rsidRPr="40D34DD0">
        <w:t xml:space="preserve">k may not always be enough for students to be able to improve </w:t>
      </w:r>
      <w:r w:rsidR="00DF4D29">
        <w:rPr>
          <w:rFonts w:ascii="Times New Roman" w:eastAsia="Times New Roman" w:hAnsi="Times New Roman" w:cs="Times New Roman"/>
        </w:rPr>
        <w:fldChar w:fldCharType="begin"/>
      </w:r>
      <w:r w:rsidR="00DF4D29">
        <w:rPr>
          <w:rFonts w:ascii="Times New Roman" w:eastAsia="Times New Roman" w:hAnsi="Times New Roman" w:cs="Times New Roman"/>
        </w:rPr>
        <w:instrText xml:space="preserve"> ADDIN EN.CITE &lt;EndNote&gt;&lt;Cite&gt;&lt;Author&gt;Schillings&lt;/Author&gt;&lt;Year&gt;2020&lt;/Year&gt;&lt;RecNum&gt;133&lt;/RecNum&gt;&lt;DisplayText&gt;(Schillings et al., 2020)&lt;/DisplayText&gt;&lt;record&gt;&lt;rec-number&gt;133&lt;/rec-number&gt;&lt;foreign-keys&gt;&lt;key app="EN" db-id="9esdvs50spx25vedwx7vws9qztsrp0ptpwaa" timestamp="1721137435"&gt;133&lt;/key&gt;&lt;/foreign-keys&gt;&lt;ref-type name="Journal Article"&gt;17&lt;/ref-type&gt;&lt;contributors&gt;&lt;authors&gt;&lt;author&gt;Schillings, Marlies&lt;/author&gt;&lt;author&gt;Roebertsen, H.&lt;/author&gt;&lt;author&gt;Savelberg, H.&lt;/author&gt;&lt;author&gt;Whittingham, J.&lt;/author&gt;&lt;author&gt;Dolmans, D.&lt;/author&gt;&lt;/authors&gt;&lt;/contributors&gt;&lt;titles&gt;&lt;title&gt;Peer-to-peer dialogue about teachers’ written feedback enhances students’ understanding on how to improve writing skills&lt;/title&gt;&lt;secondary-title&gt;Educational Studies&lt;/secondary-title&gt;&lt;/titles&gt;&lt;periodical&gt;&lt;full-title&gt;Educational Studies&lt;/full-title&gt;&lt;/periodical&gt;&lt;pages&gt;693-707&lt;/pages&gt;&lt;volume&gt;46&lt;/volume&gt;&lt;number&gt;6&lt;/number&gt;&lt;dates&gt;&lt;year&gt;2020&lt;/year&gt;&lt;pub-dates&gt;&lt;date&gt;2020/11/01&lt;/date&gt;&lt;/pub-dates&gt;&lt;/dates&gt;&lt;publisher&gt;Routledge&lt;/publisher&gt;&lt;isbn&gt;0305-5698&lt;/isbn&gt;&lt;urls&gt;&lt;related-urls&gt;&lt;url&gt;https://doi.org/10.1080/03055698.2019.1651692&lt;/url&gt;&lt;/related-urls&gt;&lt;/urls&gt;&lt;electronic-resource-num&gt;10.1080/03055698.2019.1651692&lt;/electronic-resource-num&gt;&lt;/record&gt;&lt;/Cite&gt;&lt;/EndNote&gt;</w:instrText>
      </w:r>
      <w:r w:rsidR="00DF4D29">
        <w:rPr>
          <w:rFonts w:ascii="Times New Roman" w:eastAsia="Times New Roman" w:hAnsi="Times New Roman" w:cs="Times New Roman"/>
        </w:rPr>
        <w:fldChar w:fldCharType="separate"/>
      </w:r>
      <w:r w:rsidR="00DF4D29" w:rsidRPr="40D34DD0">
        <w:rPr>
          <w:noProof/>
        </w:rPr>
        <w:t>(Schillings et al., 2020)</w:t>
      </w:r>
      <w:r w:rsidR="00DF4D29">
        <w:rPr>
          <w:rFonts w:ascii="Times New Roman" w:eastAsia="Times New Roman" w:hAnsi="Times New Roman" w:cs="Times New Roman"/>
        </w:rPr>
        <w:fldChar w:fldCharType="end"/>
      </w:r>
      <w:r w:rsidR="00DF4D29" w:rsidRPr="40D34DD0">
        <w:t xml:space="preserve">. </w:t>
      </w:r>
      <w:r w:rsidR="00A77A7A" w:rsidRPr="40D34DD0">
        <w:t xml:space="preserve">In teacher education, this </w:t>
      </w:r>
      <w:r w:rsidR="0869FB04" w:rsidRPr="40D34DD0">
        <w:t>is also</w:t>
      </w:r>
      <w:r w:rsidR="00A77A7A" w:rsidRPr="40D34DD0">
        <w:t xml:space="preserve"> </w:t>
      </w:r>
      <w:r w:rsidR="4414313F" w:rsidRPr="40D34DD0">
        <w:t>true and</w:t>
      </w:r>
      <w:r w:rsidR="00A77A7A" w:rsidRPr="40D34DD0">
        <w:t xml:space="preserve"> may </w:t>
      </w:r>
      <w:r w:rsidR="0086213B" w:rsidRPr="40D34DD0">
        <w:t xml:space="preserve">further prove challenging depending on the </w:t>
      </w:r>
      <w:r w:rsidR="6C4822D2" w:rsidRPr="40D34DD0">
        <w:t>subject</w:t>
      </w:r>
      <w:r w:rsidR="0086213B" w:rsidRPr="40D34DD0">
        <w:t xml:space="preserve"> the student will be teaching. </w:t>
      </w:r>
      <w:r w:rsidR="1AE3CAD5" w:rsidRPr="40D34DD0">
        <w:t xml:space="preserve">The </w:t>
      </w:r>
      <w:r w:rsidR="6947DAA7" w:rsidRPr="40D34DD0">
        <w:t>task of</w:t>
      </w:r>
      <w:r w:rsidR="1AE3CAD5" w:rsidRPr="40D34DD0">
        <w:t xml:space="preserve"> ensur</w:t>
      </w:r>
      <w:r w:rsidR="04B650F7" w:rsidRPr="40D34DD0">
        <w:t xml:space="preserve">ing </w:t>
      </w:r>
      <w:r w:rsidR="1AE3CAD5" w:rsidRPr="40D34DD0">
        <w:t xml:space="preserve">student-teachers </w:t>
      </w:r>
      <w:r w:rsidR="612D99F6" w:rsidRPr="40D34DD0">
        <w:t xml:space="preserve">feel </w:t>
      </w:r>
      <w:r w:rsidR="1AE3CAD5" w:rsidRPr="40D34DD0">
        <w:t xml:space="preserve">confident in their writing </w:t>
      </w:r>
      <w:r w:rsidR="75B1DCA0" w:rsidRPr="40D34DD0">
        <w:t>cannot be led by assumptions that they have done it in the past or that the</w:t>
      </w:r>
      <w:r w:rsidR="00A35F5A" w:rsidRPr="40D34DD0">
        <w:t>y</w:t>
      </w:r>
      <w:r w:rsidR="75B1DCA0" w:rsidRPr="40D34DD0">
        <w:t xml:space="preserve"> understand proper conventions. </w:t>
      </w:r>
      <w:r w:rsidR="005C0AF8" w:rsidRPr="40D34DD0">
        <w:t xml:space="preserve">Nor should tasks like peer </w:t>
      </w:r>
      <w:r w:rsidR="355FBC66" w:rsidRPr="40D34DD0">
        <w:t>feedback</w:t>
      </w:r>
      <w:r w:rsidR="005C0AF8" w:rsidRPr="40D34DD0">
        <w:t xml:space="preserve"> be used only </w:t>
      </w:r>
      <w:proofErr w:type="gramStart"/>
      <w:r w:rsidR="005C0AF8" w:rsidRPr="40D34DD0">
        <w:t>as a way to</w:t>
      </w:r>
      <w:proofErr w:type="gramEnd"/>
      <w:r w:rsidR="005C0AF8" w:rsidRPr="40D34DD0">
        <w:t xml:space="preserve"> alleviate teachers</w:t>
      </w:r>
      <w:r w:rsidR="005D48C1" w:rsidRPr="40D34DD0">
        <w:t>’</w:t>
      </w:r>
      <w:r w:rsidR="005C0AF8" w:rsidRPr="40D34DD0">
        <w:t xml:space="preserve"> workload </w:t>
      </w:r>
      <w:r w:rsidR="005C0AF8">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5C0AF8">
        <w:rPr>
          <w:rFonts w:ascii="Times New Roman" w:eastAsia="Times New Roman" w:hAnsi="Times New Roman" w:cs="Times New Roman"/>
        </w:rPr>
        <w:instrText xml:space="preserve"> ADDIN EN.CITE </w:instrText>
      </w:r>
      <w:r w:rsidR="005C0AF8">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5C0AF8">
        <w:rPr>
          <w:rFonts w:ascii="Times New Roman" w:eastAsia="Times New Roman" w:hAnsi="Times New Roman" w:cs="Times New Roman"/>
        </w:rPr>
        <w:instrText xml:space="preserve"> ADDIN EN.CITE.DATA </w:instrText>
      </w:r>
      <w:r w:rsidR="005C0AF8">
        <w:rPr>
          <w:rFonts w:ascii="Times New Roman" w:eastAsia="Times New Roman" w:hAnsi="Times New Roman" w:cs="Times New Roman"/>
        </w:rPr>
      </w:r>
      <w:r w:rsidR="005C0AF8">
        <w:rPr>
          <w:rFonts w:ascii="Times New Roman" w:eastAsia="Times New Roman" w:hAnsi="Times New Roman" w:cs="Times New Roman"/>
        </w:rPr>
        <w:fldChar w:fldCharType="end"/>
      </w:r>
      <w:r w:rsidR="005C0AF8">
        <w:rPr>
          <w:rFonts w:ascii="Times New Roman" w:eastAsia="Times New Roman" w:hAnsi="Times New Roman" w:cs="Times New Roman"/>
        </w:rPr>
      </w:r>
      <w:r w:rsidR="005C0AF8">
        <w:rPr>
          <w:rFonts w:ascii="Times New Roman" w:eastAsia="Times New Roman" w:hAnsi="Times New Roman" w:cs="Times New Roman"/>
        </w:rPr>
        <w:fldChar w:fldCharType="separate"/>
      </w:r>
      <w:r w:rsidR="005C0AF8" w:rsidRPr="40D34DD0">
        <w:rPr>
          <w:noProof/>
        </w:rPr>
        <w:t>(Dar et al., 2014)</w:t>
      </w:r>
      <w:r w:rsidR="005C0AF8">
        <w:rPr>
          <w:rFonts w:ascii="Times New Roman" w:eastAsia="Times New Roman" w:hAnsi="Times New Roman" w:cs="Times New Roman"/>
        </w:rPr>
        <w:fldChar w:fldCharType="end"/>
      </w:r>
      <w:r w:rsidR="007E5FF9" w:rsidRPr="40D34DD0">
        <w:t>. Pee</w:t>
      </w:r>
      <w:r w:rsidR="7F295FE3" w:rsidRPr="40D34DD0">
        <w:t>r feedback</w:t>
      </w:r>
      <w:r w:rsidR="23E7E9F5" w:rsidRPr="40D34DD0">
        <w:t xml:space="preserve"> may</w:t>
      </w:r>
      <w:r w:rsidR="27990F78" w:rsidRPr="40D34DD0">
        <w:t xml:space="preserve"> prove useful in that it not only allows </w:t>
      </w:r>
      <w:r w:rsidR="00284891" w:rsidRPr="40D34DD0">
        <w:t xml:space="preserve">students </w:t>
      </w:r>
      <w:r w:rsidR="27990F78" w:rsidRPr="40D34DD0">
        <w:t xml:space="preserve">to become better at </w:t>
      </w:r>
      <w:r w:rsidR="21E3188B" w:rsidRPr="40D34DD0">
        <w:t>academic writing</w:t>
      </w:r>
      <w:r w:rsidR="27990F78" w:rsidRPr="40D34DD0">
        <w:t>, but it can twofold improve their ability to listen and interpret what another p</w:t>
      </w:r>
      <w:r w:rsidR="3E09488B" w:rsidRPr="40D34DD0">
        <w:t>erson</w:t>
      </w:r>
      <w:r w:rsidR="27990F78" w:rsidRPr="40D34DD0">
        <w:t xml:space="preserve"> is saying</w:t>
      </w:r>
      <w:r w:rsidR="4289797D" w:rsidRPr="40D34DD0">
        <w:t xml:space="preserve"> and provide feedback</w:t>
      </w:r>
      <w:r w:rsidR="27990F78" w:rsidRPr="40D34DD0">
        <w:t>.</w:t>
      </w:r>
      <w:r w:rsidR="0022444F" w:rsidRPr="40D34DD0">
        <w:t xml:space="preserve"> </w:t>
      </w:r>
      <w:r w:rsidR="453BF713" w:rsidRPr="40D34DD0">
        <w:t xml:space="preserve">There are benefits and challenges to incorporating peer </w:t>
      </w:r>
      <w:r w:rsidR="7F207D7A" w:rsidRPr="40D34DD0">
        <w:t xml:space="preserve">feedback </w:t>
      </w:r>
      <w:r w:rsidR="453BF713" w:rsidRPr="40D34DD0">
        <w:t>into classrooms, and it is important to keep both in mind when thinking about this.</w:t>
      </w:r>
      <w:r w:rsidR="0127F130" w:rsidRPr="40D34DD0">
        <w:t xml:space="preserve"> </w:t>
      </w:r>
      <w:r w:rsidR="7C2264C2" w:rsidRPr="40D34DD0">
        <w:t xml:space="preserve">This literature review will go over those and then explore some </w:t>
      </w:r>
      <w:r w:rsidR="0F9CF8A4" w:rsidRPr="40D34DD0">
        <w:t>strategies</w:t>
      </w:r>
      <w:r w:rsidR="7C2264C2" w:rsidRPr="40D34DD0">
        <w:t xml:space="preserve"> for incorporating peer </w:t>
      </w:r>
      <w:r w:rsidR="6A5DD2C2" w:rsidRPr="40D34DD0">
        <w:t>feedback</w:t>
      </w:r>
      <w:r w:rsidR="7C2264C2" w:rsidRPr="40D34DD0">
        <w:t xml:space="preserve"> into classrooms.</w:t>
      </w:r>
    </w:p>
    <w:p w14:paraId="70B34A45" w14:textId="77777777" w:rsidR="00434D1D" w:rsidRPr="00434D1D" w:rsidRDefault="00434D1D" w:rsidP="44CEB5EF">
      <w:pPr>
        <w:jc w:val="both"/>
        <w:rPr>
          <w:b/>
          <w:bCs/>
        </w:rPr>
      </w:pPr>
      <w:r w:rsidRPr="44CEB5EF">
        <w:rPr>
          <w:b/>
          <w:bCs/>
        </w:rPr>
        <w:t>Benefits</w:t>
      </w:r>
    </w:p>
    <w:p w14:paraId="6ACF9A4A" w14:textId="2C8CD0AF" w:rsidR="00983DAE" w:rsidRDefault="00983DAE" w:rsidP="44CEB5EF">
      <w:pPr>
        <w:jc w:val="both"/>
      </w:pPr>
      <w:r w:rsidRPr="44CEB5EF">
        <w:t xml:space="preserve">     </w:t>
      </w:r>
      <w:r w:rsidR="24733854" w:rsidRPr="44CEB5EF">
        <w:t>B</w:t>
      </w:r>
      <w:r w:rsidRPr="44CEB5EF">
        <w:t>enefits</w:t>
      </w:r>
      <w:r w:rsidR="23421A9B" w:rsidRPr="44CEB5EF">
        <w:t xml:space="preserve"> found </w:t>
      </w:r>
      <w:r w:rsidR="0200D511" w:rsidRPr="44CEB5EF">
        <w:t>when doing</w:t>
      </w:r>
      <w:r w:rsidR="23421A9B" w:rsidRPr="44CEB5EF">
        <w:t xml:space="preserve"> </w:t>
      </w:r>
      <w:r w:rsidRPr="44CEB5EF">
        <w:t xml:space="preserve">peer </w:t>
      </w:r>
      <w:r w:rsidR="7CDCE10F" w:rsidRPr="44CEB5EF">
        <w:t>feedback</w:t>
      </w:r>
      <w:r w:rsidR="5F8A6DC3" w:rsidRPr="44CEB5EF">
        <w:t xml:space="preserve"> </w:t>
      </w:r>
      <w:r w:rsidR="5E34D841" w:rsidRPr="44CEB5EF">
        <w:t>impact students in many ways</w:t>
      </w:r>
      <w:r w:rsidR="00AD4E33" w:rsidRPr="44CEB5EF">
        <w:t xml:space="preserve">. Peer </w:t>
      </w:r>
      <w:r w:rsidR="3C0FA983" w:rsidRPr="44CEB5EF">
        <w:t>feed</w:t>
      </w:r>
      <w:r w:rsidR="12D3FA7C" w:rsidRPr="44CEB5EF">
        <w:t>b</w:t>
      </w:r>
      <w:r w:rsidR="3C0FA983" w:rsidRPr="44CEB5EF">
        <w:t>ack</w:t>
      </w:r>
      <w:r w:rsidR="00AD4E33" w:rsidRPr="44CEB5EF">
        <w:t xml:space="preserve"> </w:t>
      </w:r>
      <w:r w:rsidR="00100566" w:rsidRPr="44CEB5EF">
        <w:t>presents opportunities for students to improve their academic writing</w:t>
      </w:r>
      <w:r w:rsidR="1263D3E1" w:rsidRPr="44CEB5EF">
        <w:t xml:space="preserve"> through</w:t>
      </w:r>
      <w:r w:rsidR="00100566" w:rsidRPr="44CEB5EF">
        <w:t xml:space="preserve"> engage</w:t>
      </w:r>
      <w:r w:rsidR="72B6FF3E" w:rsidRPr="44CEB5EF">
        <w:t xml:space="preserve">ment </w:t>
      </w:r>
      <w:r w:rsidR="00100566" w:rsidRPr="44CEB5EF">
        <w:t>in dialogue</w:t>
      </w:r>
      <w:r w:rsidR="50FD574D" w:rsidRPr="44CEB5EF">
        <w:t>, collaborat</w:t>
      </w:r>
      <w:r w:rsidR="6CDF691C" w:rsidRPr="44CEB5EF">
        <w:t>ion</w:t>
      </w:r>
      <w:r w:rsidR="50FD574D" w:rsidRPr="44CEB5EF">
        <w:t xml:space="preserve"> with each other</w:t>
      </w:r>
      <w:r w:rsidR="19BEBC0B" w:rsidRPr="44CEB5EF">
        <w:t xml:space="preserve"> </w:t>
      </w:r>
      <w:r w:rsidR="00434D1D" w:rsidRPr="44CEB5EF">
        <w:t xml:space="preserve">and </w:t>
      </w:r>
      <w:r w:rsidR="55B59C2D" w:rsidRPr="44CEB5EF">
        <w:t xml:space="preserve">may </w:t>
      </w:r>
      <w:r w:rsidR="00434D1D" w:rsidRPr="44CEB5EF">
        <w:t>reduce anxieties.</w:t>
      </w:r>
      <w:r w:rsidR="05D3CFAB" w:rsidRPr="44CEB5EF">
        <w:t xml:space="preserve"> It is also beneficial to help students reflect on the writing process as well as the ways in which </w:t>
      </w:r>
      <w:r w:rsidR="05966A48" w:rsidRPr="44CEB5EF">
        <w:t xml:space="preserve">using </w:t>
      </w:r>
      <w:r w:rsidR="05D3CFAB" w:rsidRPr="44CEB5EF">
        <w:t>feedback can be helpful.</w:t>
      </w:r>
    </w:p>
    <w:p w14:paraId="7BE9C31D" w14:textId="6E05390D" w:rsidR="0091749A" w:rsidRPr="0091749A" w:rsidRDefault="00A243D2" w:rsidP="44CEB5EF">
      <w:pPr>
        <w:jc w:val="both"/>
        <w:rPr>
          <w:i/>
          <w:iCs/>
        </w:rPr>
      </w:pPr>
      <w:r w:rsidRPr="44CEB5EF">
        <w:rPr>
          <w:i/>
          <w:iCs/>
        </w:rPr>
        <w:t>For</w:t>
      </w:r>
      <w:r w:rsidR="0091749A" w:rsidRPr="44CEB5EF">
        <w:rPr>
          <w:i/>
          <w:iCs/>
        </w:rPr>
        <w:t xml:space="preserve"> </w:t>
      </w:r>
      <w:r w:rsidR="00D53A2B" w:rsidRPr="44CEB5EF">
        <w:rPr>
          <w:i/>
          <w:iCs/>
        </w:rPr>
        <w:t xml:space="preserve">structuring </w:t>
      </w:r>
      <w:r w:rsidR="0091749A" w:rsidRPr="44CEB5EF">
        <w:rPr>
          <w:i/>
          <w:iCs/>
        </w:rPr>
        <w:t>writing</w:t>
      </w:r>
    </w:p>
    <w:p w14:paraId="3A443D74" w14:textId="03F8F86C" w:rsidR="5DEDF23F" w:rsidRDefault="5DEDF23F" w:rsidP="44CEB5EF">
      <w:pPr>
        <w:jc w:val="both"/>
      </w:pPr>
      <w:r w:rsidRPr="40D34DD0">
        <w:t xml:space="preserve">     </w:t>
      </w:r>
      <w:r w:rsidR="0091749A" w:rsidRPr="40D34DD0">
        <w:t xml:space="preserve">Peer </w:t>
      </w:r>
      <w:r w:rsidR="260BDBC9" w:rsidRPr="40D34DD0">
        <w:t>feedback</w:t>
      </w:r>
      <w:r w:rsidR="00271783" w:rsidRPr="40D34DD0">
        <w:t xml:space="preserve"> can lead to</w:t>
      </w:r>
      <w:r w:rsidR="003B4A6F" w:rsidRPr="40D34DD0">
        <w:t xml:space="preserve"> improvement in </w:t>
      </w:r>
      <w:r w:rsidR="7B6E7A54" w:rsidRPr="40D34DD0">
        <w:t xml:space="preserve">structuring </w:t>
      </w:r>
      <w:r w:rsidR="003B4A6F" w:rsidRPr="40D34DD0">
        <w:t xml:space="preserve">writing. </w:t>
      </w:r>
      <w:r w:rsidR="003B4A6F">
        <w:rPr>
          <w:rFonts w:ascii="Times New Roman" w:eastAsia="Times New Roman" w:hAnsi="Times New Roman" w:cs="Times New Roman"/>
        </w:rPr>
        <w:fldChar w:fldCharType="begin"/>
      </w:r>
      <w:r w:rsidR="003B4A6F">
        <w:rPr>
          <w:rFonts w:ascii="Times New Roman" w:eastAsia="Times New Roman" w:hAnsi="Times New Roman" w:cs="Times New Roman"/>
        </w:rPr>
        <w:instrText xml:space="preserve"> ADDIN EN.CITE &lt;EndNote&gt;&lt;Cite AuthorYear="1"&gt;&lt;Author&gt;Osmani&lt;/Author&gt;&lt;Year&gt;2023&lt;/Year&gt;&lt;RecNum&gt;130&lt;/RecNum&gt;&lt;DisplayText&gt;Osmani (2023)&lt;/DisplayText&gt;&lt;record&gt;&lt;rec-number&gt;130&lt;/rec-number&gt;&lt;foreign-keys&gt;&lt;key app="EN" db-id="9esdvs50spx25vedwx7vws9qztsrp0ptpwaa" timestamp="1719828657"&gt;130&lt;/key&gt;&lt;/foreign-keys&gt;&lt;ref-type name="Journal Article"&gt;17&lt;/ref-type&gt;&lt;contributors&gt;&lt;authors&gt;&lt;author&gt;Osmani, Osman&lt;/author&gt;&lt;/authors&gt;&lt;/contributors&gt;&lt;titles&gt;&lt;title&gt;Multi-Peer Feedback as a Means for Enhancing Students’ Writing Skills&lt;/title&gt;&lt;secondary-title&gt;Journal of language teaching and research&lt;/secondary-title&gt;&lt;/titles&gt;&lt;periodical&gt;&lt;full-title&gt;Journal of language teaching and research&lt;/full-title&gt;&lt;/periodical&gt;&lt;pages&gt;1149-1158&lt;/pages&gt;&lt;volume&gt;14&lt;/volume&gt;&lt;number&gt;5&lt;/number&gt;&lt;keywords&gt;&lt;keyword&gt;Classrooms&lt;/keyword&gt;&lt;keyword&gt;College students&lt;/keyword&gt;&lt;keyword&gt;Feedback&lt;/keyword&gt;&lt;keyword&gt;Learning&lt;/keyword&gt;&lt;keyword&gt;Peers&lt;/keyword&gt;&lt;keyword&gt;Planning&lt;/keyword&gt;&lt;keyword&gt;Skills&lt;/keyword&gt;&lt;keyword&gt;Student attitudes&lt;/keyword&gt;&lt;keyword&gt;Student writing&lt;/keyword&gt;&lt;keyword&gt;Teachers&lt;/keyword&gt;&lt;keyword&gt;Teaching&lt;/keyword&gt;&lt;keyword&gt;Writing instruction&lt;/keyword&gt;&lt;keyword&gt;Writing processes&lt;/keyword&gt;&lt;/keywords&gt;&lt;dates&gt;&lt;year&gt;2023&lt;/year&gt;&lt;/dates&gt;&lt;pub-location&gt;London&lt;/pub-location&gt;&lt;publisher&gt;Academy Publication Co., Ltd&lt;/publisher&gt;&lt;isbn&gt;1798-4769&lt;/isbn&gt;&lt;urls&gt;&lt;related-urls&gt;&lt;url&gt;https://go.exlibris.link/RhXtp22W&lt;/url&gt;&lt;/related-urls&gt;&lt;/urls&gt;&lt;electronic-resource-num&gt;10.17507/jltr.1405.01&lt;/electronic-resource-num&gt;&lt;language&gt;English&lt;/language&gt;&lt;/record&gt;&lt;/Cite&gt;&lt;/EndNote&gt;</w:instrText>
      </w:r>
      <w:r w:rsidR="003B4A6F">
        <w:rPr>
          <w:rFonts w:ascii="Times New Roman" w:eastAsia="Times New Roman" w:hAnsi="Times New Roman" w:cs="Times New Roman"/>
        </w:rPr>
        <w:fldChar w:fldCharType="separate"/>
      </w:r>
      <w:r w:rsidR="003B4A6F" w:rsidRPr="40D34DD0">
        <w:rPr>
          <w:noProof/>
        </w:rPr>
        <w:t>Osmani (2023)</w:t>
      </w:r>
      <w:r w:rsidR="003B4A6F">
        <w:rPr>
          <w:rFonts w:ascii="Times New Roman" w:eastAsia="Times New Roman" w:hAnsi="Times New Roman" w:cs="Times New Roman"/>
        </w:rPr>
        <w:fldChar w:fldCharType="end"/>
      </w:r>
      <w:r w:rsidR="000C7228" w:rsidRPr="40D34DD0">
        <w:t xml:space="preserve"> </w:t>
      </w:r>
      <w:r w:rsidR="009E4458" w:rsidRPr="40D34DD0">
        <w:t>states</w:t>
      </w:r>
      <w:r w:rsidR="000C7228" w:rsidRPr="40D34DD0">
        <w:t xml:space="preserve"> that </w:t>
      </w:r>
      <w:r w:rsidR="60593F26" w:rsidRPr="40D34DD0">
        <w:t xml:space="preserve">peer </w:t>
      </w:r>
      <w:r w:rsidR="2495D39C" w:rsidRPr="40D34DD0">
        <w:t>feedback</w:t>
      </w:r>
      <w:r w:rsidR="60593F26" w:rsidRPr="40D34DD0">
        <w:t xml:space="preserve"> can help to improve writing</w:t>
      </w:r>
      <w:r w:rsidR="000C7228" w:rsidRPr="40D34DD0">
        <w:t xml:space="preserve"> in content</w:t>
      </w:r>
      <w:r w:rsidR="009E4458" w:rsidRPr="40D34DD0">
        <w:t xml:space="preserve"> and </w:t>
      </w:r>
      <w:r w:rsidR="10906B66" w:rsidRPr="40D34DD0">
        <w:t>reduce errors</w:t>
      </w:r>
      <w:r w:rsidR="005B6CC5" w:rsidRPr="40D34DD0">
        <w:t xml:space="preserve">. </w:t>
      </w:r>
      <w:r w:rsidR="003C4425">
        <w:rPr>
          <w:rFonts w:ascii="Times New Roman" w:eastAsia="Times New Roman" w:hAnsi="Times New Roman" w:cs="Times New Roman"/>
        </w:rPr>
        <w:fldChar w:fldCharType="begin"/>
      </w:r>
      <w:r w:rsidR="003C4425">
        <w:rPr>
          <w:rFonts w:ascii="Times New Roman" w:eastAsia="Times New Roman" w:hAnsi="Times New Roman" w:cs="Times New Roman"/>
        </w:rPr>
        <w:instrText xml:space="preserve"> ADDIN EN.CITE &lt;EndNote&gt;&lt;Cite AuthorYear="1"&gt;&lt;Author&gt;Topping&lt;/Author&gt;&lt;Year&gt;2009&lt;/Year&gt;&lt;RecNum&gt;136&lt;/RecNum&gt;&lt;DisplayText&gt;Topping (2009)&lt;/DisplayText&gt;&lt;record&gt;&lt;rec-number&gt;136&lt;/rec-number&gt;&lt;foreign-keys&gt;&lt;key app="EN" db-id="9esdvs50spx25vedwx7vws9qztsrp0ptpwaa" timestamp="1721674787"&gt;136&lt;/key&gt;&lt;/foreign-keys&gt;&lt;ref-type name="Journal Article"&gt;17&lt;/ref-type&gt;&lt;contributors&gt;&lt;authors&gt;&lt;author&gt;Topping, Keith J.&lt;/author&gt;&lt;/authors&gt;&lt;/contributors&gt;&lt;titles&gt;&lt;title&gt;Peer Assessment&lt;/title&gt;&lt;secondary-title&gt;Theory into practice&lt;/secondary-title&gt;&lt;/titles&gt;&lt;periodical&gt;&lt;full-title&gt;Theory into practice&lt;/full-title&gt;&lt;/periodical&gt;&lt;pages&gt;20-27&lt;/pages&gt;&lt;volume&gt;48&lt;/volume&gt;&lt;number&gt;1&lt;/number&gt;&lt;keywords&gt;&lt;keyword&gt;Cognitive Development&lt;/keyword&gt;&lt;keyword&gt;Collaborative learning&lt;/keyword&gt;&lt;keyword&gt;Cooperation&lt;/keyword&gt;&lt;keyword&gt;Educational psychology&lt;/keyword&gt;&lt;keyword&gt;Educational research&lt;/keyword&gt;&lt;keyword&gt;Evaluation Methods&lt;/keyword&gt;&lt;keyword&gt;Feedback&lt;/keyword&gt;&lt;keyword&gt;Feedback (Response)&lt;/keyword&gt;&lt;keyword&gt;Formative Evaluation&lt;/keyword&gt;&lt;keyword&gt;Group Activities&lt;/keyword&gt;&lt;keyword&gt;Job Skills&lt;/keyword&gt;&lt;keyword&gt;Learning&lt;/keyword&gt;&lt;keyword&gt;Mathematics education&lt;/keyword&gt;&lt;keyword&gt;Metacognition&lt;/keyword&gt;&lt;keyword&gt;Peer assessment&lt;/keyword&gt;&lt;keyword&gt;Peer Evaluation&lt;/keyword&gt;&lt;keyword&gt;Peer Influence&lt;/keyword&gt;&lt;keyword&gt;Peer review&lt;/keyword&gt;&lt;keyword&gt;Portfolios&lt;/keyword&gt;&lt;keyword&gt;Students&lt;/keyword&gt;&lt;keyword&gt;Teachers&lt;/keyword&gt;&lt;keyword&gt;Teaching Methods&lt;/keyword&gt;&lt;keyword&gt;Test Reliability&lt;/keyword&gt;&lt;keyword&gt;Test Validity&lt;/keyword&gt;&lt;keyword&gt;Topping&lt;/keyword&gt;&lt;keyword&gt;Writing instruction&lt;/keyword&gt;&lt;keyword&gt;Writing processes&lt;/keyword&gt;&lt;keyword&gt;Writing Skills&lt;/keyword&gt;&lt;keyword&gt;Writing teachers&lt;/keyword&gt;&lt;keyword&gt;Writing tests&lt;/keyword&gt;&lt;/keywords&gt;&lt;dates&gt;&lt;year&gt;2009&lt;/year&gt;&lt;/dates&gt;&lt;pub-location&gt;Columbus&lt;/pub-location&gt;&lt;publisher&gt;Taylor &amp;amp; Francis Group&lt;/publisher&gt;&lt;isbn&gt;0040-5841&lt;/isbn&gt;&lt;urls&gt;&lt;related-urls&gt;&lt;url&gt;https://go.exlibris.link/sMjKyHqz&lt;/url&gt;&lt;/related-urls&gt;&lt;/urls&gt;&lt;electronic-resource-num&gt;10.1080/00405840802577569&lt;/electronic-resource-num&gt;&lt;language&gt;English&lt;/language&gt;&lt;/record&gt;&lt;/Cite&gt;&lt;/EndNote&gt;</w:instrText>
      </w:r>
      <w:r w:rsidR="003C4425">
        <w:rPr>
          <w:rFonts w:ascii="Times New Roman" w:eastAsia="Times New Roman" w:hAnsi="Times New Roman" w:cs="Times New Roman"/>
        </w:rPr>
        <w:fldChar w:fldCharType="separate"/>
      </w:r>
      <w:r w:rsidR="003C4425" w:rsidRPr="40D34DD0">
        <w:rPr>
          <w:noProof/>
        </w:rPr>
        <w:t>Topping (2009)</w:t>
      </w:r>
      <w:r w:rsidR="003C4425">
        <w:rPr>
          <w:rFonts w:ascii="Times New Roman" w:eastAsia="Times New Roman" w:hAnsi="Times New Roman" w:cs="Times New Roman"/>
        </w:rPr>
        <w:fldChar w:fldCharType="end"/>
      </w:r>
      <w:r w:rsidR="003C4425" w:rsidRPr="40D34DD0">
        <w:t xml:space="preserve"> </w:t>
      </w:r>
      <w:r w:rsidR="005B6CC5" w:rsidRPr="40D34DD0">
        <w:t>adds that</w:t>
      </w:r>
      <w:r w:rsidR="00FB1E76" w:rsidRPr="40D34DD0">
        <w:t xml:space="preserve"> planning, dra</w:t>
      </w:r>
      <w:r w:rsidR="003C4425" w:rsidRPr="40D34DD0">
        <w:t>f</w:t>
      </w:r>
      <w:r w:rsidR="00FB1E76" w:rsidRPr="40D34DD0">
        <w:t xml:space="preserve">ting and editing are also improved by peer </w:t>
      </w:r>
      <w:r w:rsidR="2161AB00" w:rsidRPr="40D34DD0">
        <w:t>feedback</w:t>
      </w:r>
      <w:r w:rsidR="00FB1E76" w:rsidRPr="40D34DD0">
        <w:t>.</w:t>
      </w:r>
      <w:r w:rsidR="009E4458" w:rsidRPr="40D34DD0">
        <w:t xml:space="preserve"> </w:t>
      </w:r>
      <w:r w:rsidR="00467B96" w:rsidRPr="40D34DD0">
        <w:t xml:space="preserve"> </w:t>
      </w:r>
      <w:r w:rsidR="00845168" w:rsidRPr="40D34DD0">
        <w:t xml:space="preserve">Furthermore, when </w:t>
      </w:r>
      <w:r w:rsidR="00997B27" w:rsidRPr="40D34DD0">
        <w:t xml:space="preserve">students are engaged in activities like </w:t>
      </w:r>
      <w:r w:rsidR="1C9CDBB0" w:rsidRPr="40D34DD0">
        <w:t xml:space="preserve">peer </w:t>
      </w:r>
      <w:r w:rsidR="7A7A8A72" w:rsidRPr="40D34DD0">
        <w:t xml:space="preserve">feedback </w:t>
      </w:r>
      <w:r w:rsidR="00997B27" w:rsidRPr="40D34DD0">
        <w:t xml:space="preserve">they are able to </w:t>
      </w:r>
      <w:r w:rsidR="0023034F" w:rsidRPr="40D34DD0">
        <w:t xml:space="preserve">share </w:t>
      </w:r>
      <w:r w:rsidR="6DBF9EDC" w:rsidRPr="40D34DD0">
        <w:t xml:space="preserve">and discuss </w:t>
      </w:r>
      <w:r w:rsidR="00997B27" w:rsidRPr="40D34DD0">
        <w:t>tips and tricks t</w:t>
      </w:r>
      <w:r w:rsidR="4D435840" w:rsidRPr="40D34DD0">
        <w:t>hat may help</w:t>
      </w:r>
      <w:r w:rsidR="00997B27" w:rsidRPr="40D34DD0">
        <w:t xml:space="preserve"> improv</w:t>
      </w:r>
      <w:r w:rsidR="50A86CB6" w:rsidRPr="40D34DD0">
        <w:t xml:space="preserve">e </w:t>
      </w:r>
      <w:r w:rsidR="00D01CBC" w:rsidRPr="40D34DD0">
        <w:t xml:space="preserve">writing </w:t>
      </w:r>
      <w:r w:rsidR="00D01CBC">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S3JhbWVyLCAyMDIzOyBTY2hpbGxp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</w:fldData>
        </w:fldChar>
      </w:r>
      <w:r w:rsidR="0023034F">
        <w:rPr>
          <w:rFonts w:ascii="Times New Roman" w:eastAsia="Times New Roman" w:hAnsi="Times New Roman" w:cs="Times New Roman"/>
        </w:rPr>
        <w:instrText xml:space="preserve"> ADDIN EN.CITE </w:instrText>
      </w:r>
      <w:r w:rsidR="0023034F">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S3JhbWVyLCAyMDIzOyBTY2hpbGxp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</w:fldData>
        </w:fldChar>
      </w:r>
      <w:r w:rsidR="0023034F">
        <w:rPr>
          <w:rFonts w:ascii="Times New Roman" w:eastAsia="Times New Roman" w:hAnsi="Times New Roman" w:cs="Times New Roman"/>
        </w:rPr>
        <w:instrText xml:space="preserve"> ADDIN EN.CITE.DATA </w:instrText>
      </w:r>
      <w:r w:rsidR="0023034F">
        <w:rPr>
          <w:rFonts w:ascii="Times New Roman" w:eastAsia="Times New Roman" w:hAnsi="Times New Roman" w:cs="Times New Roman"/>
        </w:rPr>
      </w:r>
      <w:r w:rsidR="0023034F">
        <w:rPr>
          <w:rFonts w:ascii="Times New Roman" w:eastAsia="Times New Roman" w:hAnsi="Times New Roman" w:cs="Times New Roman"/>
        </w:rPr>
        <w:fldChar w:fldCharType="end"/>
      </w:r>
      <w:r w:rsidR="00D01CBC">
        <w:rPr>
          <w:rFonts w:ascii="Times New Roman" w:eastAsia="Times New Roman" w:hAnsi="Times New Roman" w:cs="Times New Roman"/>
        </w:rPr>
      </w:r>
      <w:r w:rsidR="00D01CBC">
        <w:rPr>
          <w:rFonts w:ascii="Times New Roman" w:eastAsia="Times New Roman" w:hAnsi="Times New Roman" w:cs="Times New Roman"/>
        </w:rPr>
        <w:fldChar w:fldCharType="separate"/>
      </w:r>
      <w:r w:rsidR="0023034F" w:rsidRPr="40D34DD0">
        <w:rPr>
          <w:noProof/>
        </w:rPr>
        <w:t>(Kramer, 2023; Schillings et al., 2020)</w:t>
      </w:r>
      <w:r w:rsidR="00D01CBC">
        <w:rPr>
          <w:rFonts w:ascii="Times New Roman" w:eastAsia="Times New Roman" w:hAnsi="Times New Roman" w:cs="Times New Roman"/>
        </w:rPr>
        <w:fldChar w:fldCharType="end"/>
      </w:r>
      <w:r w:rsidR="00D01CBC" w:rsidRPr="40D34DD0">
        <w:t>.</w:t>
      </w:r>
      <w:r w:rsidR="00A22FA1" w:rsidRPr="40D34DD0">
        <w:t xml:space="preserve"> </w:t>
      </w:r>
      <w:r w:rsidR="04A70824" w:rsidRPr="40D34DD0">
        <w:t xml:space="preserve">What this highlights is that peer </w:t>
      </w:r>
      <w:r w:rsidR="6584AA35" w:rsidRPr="40D34DD0">
        <w:t>feedback</w:t>
      </w:r>
      <w:r w:rsidR="04A70824" w:rsidRPr="40D34DD0">
        <w:t xml:space="preserve"> is useful throughout the whole process of academic writing tasks and not just something to be used once an assignment is completed. I</w:t>
      </w:r>
      <w:r w:rsidR="00A22FA1" w:rsidRPr="40D34DD0">
        <w:t>n teacher education</w:t>
      </w:r>
      <w:r w:rsidR="611E6076" w:rsidRPr="40D34DD0">
        <w:t xml:space="preserve">, peer </w:t>
      </w:r>
      <w:r w:rsidR="755C7DF1" w:rsidRPr="40D34DD0">
        <w:t>feedback</w:t>
      </w:r>
      <w:r w:rsidR="611E6076" w:rsidRPr="40D34DD0">
        <w:t xml:space="preserve"> may prove especially useful</w:t>
      </w:r>
      <w:r w:rsidR="00A22FA1" w:rsidRPr="40D34DD0">
        <w:t xml:space="preserve"> because students </w:t>
      </w:r>
      <w:r w:rsidR="02110501" w:rsidRPr="40D34DD0">
        <w:t>come</w:t>
      </w:r>
      <w:r w:rsidR="00A22FA1" w:rsidRPr="40D34DD0">
        <w:t xml:space="preserve"> from different disciplines that may have</w:t>
      </w:r>
      <w:r w:rsidR="00C323C1" w:rsidRPr="40D34DD0">
        <w:t xml:space="preserve"> varying degrees of focus on ac</w:t>
      </w:r>
      <w:r w:rsidR="00A666E5" w:rsidRPr="40D34DD0">
        <w:t xml:space="preserve">ademic </w:t>
      </w:r>
      <w:r w:rsidR="00C323C1" w:rsidRPr="40D34DD0">
        <w:t xml:space="preserve">writing. </w:t>
      </w:r>
      <w:r w:rsidR="379E3EFD" w:rsidRPr="40D34DD0">
        <w:t xml:space="preserve">For exmple </w:t>
      </w:r>
      <w:r w:rsidR="379E3EFD" w:rsidRPr="40D34DD0">
        <w:lastRenderedPageBreak/>
        <w:t>in</w:t>
      </w:r>
      <w:r w:rsidR="00C323C1" w:rsidRPr="40D34DD0">
        <w:t xml:space="preserve"> science education, where it is found that there is little time spent on helping students improve their writing despite this being important when communicating findings. Peer </w:t>
      </w:r>
      <w:r w:rsidR="3A51066F" w:rsidRPr="40D34DD0">
        <w:t>feedback</w:t>
      </w:r>
      <w:r w:rsidR="00C323C1" w:rsidRPr="40D34DD0">
        <w:t xml:space="preserve"> becomes helpful here because it will enable students from disciplines who may not focus as much on academic writing to benefit and improve</w:t>
      </w:r>
      <w:r w:rsidR="4304AD4F" w:rsidRPr="40D34DD0">
        <w:t xml:space="preserve"> by working with peers</w:t>
      </w:r>
      <w:r w:rsidR="00C323C1" w:rsidRPr="40D34DD0">
        <w:t xml:space="preserve"> </w:t>
      </w:r>
      <w:r w:rsidR="00C323C1">
        <w:rPr>
          <w:rFonts w:ascii="Times New Roman" w:eastAsia="Times New Roman" w:hAnsi="Times New Roman" w:cs="Times New Roman"/>
        </w:rPr>
        <w:fldChar w:fldCharType="begin"/>
      </w:r>
      <w:r w:rsidR="00C323C1">
        <w:rPr>
          <w:rFonts w:ascii="Times New Roman" w:eastAsia="Times New Roman" w:hAnsi="Times New Roman" w:cs="Times New Roman"/>
        </w:rPr>
        <w:instrText xml:space="preserve"> ADDIN EN.CITE &lt;EndNote&gt;&lt;Cite&gt;&lt;Author&gt;Deng&lt;/Author&gt;&lt;Year&gt;2019&lt;/Year&gt;&lt;RecNum&gt;132&lt;/RecNum&gt;&lt;DisplayText&gt;(Deng et al., 2019)&lt;/DisplayText&gt;&lt;record&gt;&lt;rec-number&gt;132&lt;/rec-number&gt;&lt;foreign-keys&gt;&lt;key app="EN" db-id="9esdvs50spx25vedwx7vws9qztsrp0ptpwaa" timestamp="1721136868"&gt;132&lt;/key&gt;&lt;/foreign-keys&gt;&lt;ref-type name="Journal Article"&gt;17&lt;/ref-type&gt;&lt;contributors&gt;&lt;authors&gt;&lt;author&gt;Deng, Yang&lt;/author&gt;&lt;author&gt;Kelly, Gregory J.&lt;/author&gt;&lt;author&gt;Deng, Shili&lt;/author&gt;&lt;/authors&gt;&lt;/contributors&gt;&lt;titles&gt;&lt;title&gt;The influences of integrating reading, peer evaluation, and discussion on undergraduate students’ scientific writing&lt;/title&gt;&lt;secondary-title&gt;International Journal of Science Education&lt;/secondary-title&gt;&lt;/titles&gt;&lt;periodical&gt;&lt;full-title&gt;International Journal of Science Education&lt;/full-title&gt;&lt;/periodical&gt;&lt;pages&gt;1408-1433&lt;/pages&gt;&lt;volume&gt;41&lt;/volume&gt;&lt;number&gt;10&lt;/number&gt;&lt;dates&gt;&lt;year&gt;2019&lt;/year&gt;&lt;pub-dates&gt;&lt;date&gt;2019/07/03&lt;/date&gt;&lt;/pub-dates&gt;&lt;/dates&gt;&lt;publisher&gt;Routledge&lt;/publisher&gt;&lt;isbn&gt;0950-0693&lt;/isbn&gt;&lt;urls&gt;&lt;related-urls&gt;&lt;url&gt;https://doi.org/10.1080/09500693.2019.1610811&lt;/url&gt;&lt;/related-urls&gt;&lt;/urls&gt;&lt;electronic-resource-num&gt;10.1080/09500693.2019.1610811&lt;/electronic-resource-num&gt;&lt;/record&gt;&lt;/Cite&gt;&lt;/EndNote&gt;</w:instrText>
      </w:r>
      <w:r w:rsidR="00C323C1">
        <w:rPr>
          <w:rFonts w:ascii="Times New Roman" w:eastAsia="Times New Roman" w:hAnsi="Times New Roman" w:cs="Times New Roman"/>
        </w:rPr>
        <w:fldChar w:fldCharType="separate"/>
      </w:r>
      <w:r w:rsidR="00C323C1" w:rsidRPr="40D34DD0">
        <w:rPr>
          <w:noProof/>
        </w:rPr>
        <w:t>(Deng et al., 2019)</w:t>
      </w:r>
      <w:r w:rsidR="00C323C1">
        <w:rPr>
          <w:rFonts w:ascii="Times New Roman" w:eastAsia="Times New Roman" w:hAnsi="Times New Roman" w:cs="Times New Roman"/>
        </w:rPr>
        <w:fldChar w:fldCharType="end"/>
      </w:r>
      <w:r w:rsidR="00C323C1" w:rsidRPr="40D34DD0">
        <w:t>.</w:t>
      </w:r>
    </w:p>
    <w:p w14:paraId="50961E17" w14:textId="4B51E8BD" w:rsidR="286A8BAE" w:rsidRDefault="286A8BAE" w:rsidP="44CEB5EF">
      <w:pPr>
        <w:jc w:val="both"/>
        <w:rPr>
          <w:i/>
          <w:iCs/>
        </w:rPr>
      </w:pPr>
    </w:p>
    <w:p w14:paraId="602E36E9" w14:textId="6A77B290" w:rsidR="286A8BAE" w:rsidRDefault="286A8BAE" w:rsidP="44CEB5EF">
      <w:pPr>
        <w:jc w:val="both"/>
        <w:rPr>
          <w:i/>
          <w:iCs/>
        </w:rPr>
      </w:pPr>
    </w:p>
    <w:p w14:paraId="6C45DA6E" w14:textId="0BE5F890" w:rsidR="00D53A2B" w:rsidRPr="00C92649" w:rsidRDefault="23A17B75" w:rsidP="44CEB5EF">
      <w:pPr>
        <w:jc w:val="both"/>
        <w:rPr>
          <w:i/>
          <w:iCs/>
        </w:rPr>
      </w:pPr>
      <w:r w:rsidRPr="44CEB5EF">
        <w:rPr>
          <w:i/>
          <w:iCs/>
        </w:rPr>
        <w:t>For</w:t>
      </w:r>
      <w:r w:rsidR="00D53A2B" w:rsidRPr="44CEB5EF">
        <w:rPr>
          <w:i/>
          <w:iCs/>
        </w:rPr>
        <w:t xml:space="preserve"> dialogue</w:t>
      </w:r>
    </w:p>
    <w:p w14:paraId="369EFAF5" w14:textId="39D53595" w:rsidR="0047328A" w:rsidRDefault="00C92649" w:rsidP="44CEB5EF">
      <w:pPr>
        <w:jc w:val="both"/>
      </w:pPr>
      <w:r w:rsidRPr="40D34DD0">
        <w:t xml:space="preserve">     </w:t>
      </w:r>
      <w:r w:rsidR="002415C5" w:rsidRPr="40D34DD0">
        <w:t>Students being able to</w:t>
      </w:r>
      <w:r w:rsidR="001C6EBE" w:rsidRPr="40D34DD0">
        <w:t xml:space="preserve"> engage in dialogue and listening exercises </w:t>
      </w:r>
      <w:r w:rsidR="4B30BCE8" w:rsidRPr="40D34DD0">
        <w:t xml:space="preserve">focused on </w:t>
      </w:r>
      <w:r w:rsidR="001C6EBE" w:rsidRPr="40D34DD0">
        <w:t>their written work</w:t>
      </w:r>
      <w:r w:rsidR="002415C5" w:rsidRPr="40D34DD0">
        <w:t xml:space="preserve"> has</w:t>
      </w:r>
      <w:r w:rsidR="00627C54" w:rsidRPr="40D34DD0">
        <w:t xml:space="preserve"> been found to be beneficial for improving writing</w:t>
      </w:r>
      <w:r w:rsidR="009F08A2" w:rsidRPr="40D34DD0">
        <w:t xml:space="preserve"> </w:t>
      </w:r>
      <w:r w:rsidR="009F08A2">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Tmljb2wgZXQgYWwuLCAyMDE0OyBT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</w:fldData>
        </w:fldChar>
      </w:r>
      <w:r w:rsidR="00677304">
        <w:rPr>
          <w:rFonts w:ascii="Times New Roman" w:eastAsia="Times New Roman" w:hAnsi="Times New Roman" w:cs="Times New Roman"/>
        </w:rPr>
        <w:instrText xml:space="preserve"> ADDIN EN.CITE </w:instrText>
      </w:r>
      <w:r w:rsidR="00677304">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Tmljb2wgZXQgYWwuLCAyMDE0OyBT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</w:fldData>
        </w:fldChar>
      </w:r>
      <w:r w:rsidR="00677304">
        <w:rPr>
          <w:rFonts w:ascii="Times New Roman" w:eastAsia="Times New Roman" w:hAnsi="Times New Roman" w:cs="Times New Roman"/>
        </w:rPr>
        <w:instrText xml:space="preserve"> ADDIN EN.CITE.DATA </w:instrText>
      </w:r>
      <w:r w:rsidR="00677304">
        <w:rPr>
          <w:rFonts w:ascii="Times New Roman" w:eastAsia="Times New Roman" w:hAnsi="Times New Roman" w:cs="Times New Roman"/>
        </w:rPr>
      </w:r>
      <w:r w:rsidR="00677304">
        <w:rPr>
          <w:rFonts w:ascii="Times New Roman" w:eastAsia="Times New Roman" w:hAnsi="Times New Roman" w:cs="Times New Roman"/>
        </w:rPr>
        <w:fldChar w:fldCharType="end"/>
      </w:r>
      <w:r w:rsidR="009F08A2">
        <w:rPr>
          <w:rFonts w:ascii="Times New Roman" w:eastAsia="Times New Roman" w:hAnsi="Times New Roman" w:cs="Times New Roman"/>
        </w:rPr>
      </w:r>
      <w:r w:rsidR="009F08A2">
        <w:rPr>
          <w:rFonts w:ascii="Times New Roman" w:eastAsia="Times New Roman" w:hAnsi="Times New Roman" w:cs="Times New Roman"/>
        </w:rPr>
        <w:fldChar w:fldCharType="separate"/>
      </w:r>
      <w:r w:rsidR="00677304" w:rsidRPr="40D34DD0">
        <w:rPr>
          <w:noProof/>
        </w:rPr>
        <w:t>(Nicol et al., 2014; Schillings et al., 2020)</w:t>
      </w:r>
      <w:r w:rsidR="009F08A2">
        <w:rPr>
          <w:rFonts w:ascii="Times New Roman" w:eastAsia="Times New Roman" w:hAnsi="Times New Roman" w:cs="Times New Roman"/>
        </w:rPr>
        <w:fldChar w:fldCharType="end"/>
      </w:r>
      <w:r w:rsidR="009F08A2" w:rsidRPr="40D34DD0">
        <w:t>.</w:t>
      </w:r>
      <w:r w:rsidR="00FC5790" w:rsidRPr="40D34DD0">
        <w:t xml:space="preserve"> </w:t>
      </w:r>
      <w:r w:rsidR="00B167A9" w:rsidRPr="40D34DD0">
        <w:t xml:space="preserve">Reading and listening to their </w:t>
      </w:r>
      <w:r w:rsidR="707A5A28" w:rsidRPr="40D34DD0">
        <w:t>peers'</w:t>
      </w:r>
      <w:r w:rsidR="00B167A9" w:rsidRPr="40D34DD0">
        <w:t xml:space="preserve"> work gives students the opportunity to determin</w:t>
      </w:r>
      <w:r w:rsidR="00F240DB" w:rsidRPr="40D34DD0">
        <w:t xml:space="preserve">e if the stance of the paper is clear </w:t>
      </w:r>
      <w:r w:rsidR="00F240DB">
        <w:rPr>
          <w:rFonts w:ascii="Times New Roman" w:eastAsia="Times New Roman" w:hAnsi="Times New Roman" w:cs="Times New Roman"/>
        </w:rPr>
        <w:fldChar w:fldCharType="begin">
          <w:fldData xml:space="preserve">PEVuZE5vdGU+PENpdGU+PEF1dGhvcj5Pc21hbmk8L0F1dGhvcj48WWVhcj4yMDIzPC9ZZWFyPjxS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</w:fldData>
        </w:fldChar>
      </w:r>
      <w:r w:rsidR="00F240DB">
        <w:rPr>
          <w:rFonts w:ascii="Times New Roman" w:eastAsia="Times New Roman" w:hAnsi="Times New Roman" w:cs="Times New Roman"/>
        </w:rPr>
        <w:instrText xml:space="preserve"> ADDIN EN.CITE </w:instrText>
      </w:r>
      <w:r w:rsidR="00F240DB">
        <w:rPr>
          <w:rFonts w:ascii="Times New Roman" w:eastAsia="Times New Roman" w:hAnsi="Times New Roman" w:cs="Times New Roman"/>
        </w:rPr>
        <w:fldChar w:fldCharType="begin">
          <w:fldData xml:space="preserve">PEVuZE5vdGU+PENpdGU+PEF1dGhvcj5Pc21hbmk8L0F1dGhvcj48WWVhcj4yMDIzPC9ZZWFyPjxS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</w:fldData>
        </w:fldChar>
      </w:r>
      <w:r w:rsidR="00F240DB">
        <w:rPr>
          <w:rFonts w:ascii="Times New Roman" w:eastAsia="Times New Roman" w:hAnsi="Times New Roman" w:cs="Times New Roman"/>
        </w:rPr>
        <w:instrText xml:space="preserve"> ADDIN EN.CITE.DATA </w:instrText>
      </w:r>
      <w:r w:rsidR="00F240DB">
        <w:rPr>
          <w:rFonts w:ascii="Times New Roman" w:eastAsia="Times New Roman" w:hAnsi="Times New Roman" w:cs="Times New Roman"/>
        </w:rPr>
      </w:r>
      <w:r w:rsidR="00F240DB">
        <w:rPr>
          <w:rFonts w:ascii="Times New Roman" w:eastAsia="Times New Roman" w:hAnsi="Times New Roman" w:cs="Times New Roman"/>
        </w:rPr>
        <w:fldChar w:fldCharType="end"/>
      </w:r>
      <w:r w:rsidR="00F240DB">
        <w:rPr>
          <w:rFonts w:ascii="Times New Roman" w:eastAsia="Times New Roman" w:hAnsi="Times New Roman" w:cs="Times New Roman"/>
        </w:rPr>
      </w:r>
      <w:r w:rsidR="00F240DB">
        <w:rPr>
          <w:rFonts w:ascii="Times New Roman" w:eastAsia="Times New Roman" w:hAnsi="Times New Roman" w:cs="Times New Roman"/>
        </w:rPr>
        <w:fldChar w:fldCharType="separate"/>
      </w:r>
      <w:r w:rsidR="00F240DB" w:rsidRPr="40D34DD0">
        <w:rPr>
          <w:noProof/>
        </w:rPr>
        <w:t>(Deng et al., 2019; Osmani, 2023)</w:t>
      </w:r>
      <w:r w:rsidR="00F240DB">
        <w:rPr>
          <w:rFonts w:ascii="Times New Roman" w:eastAsia="Times New Roman" w:hAnsi="Times New Roman" w:cs="Times New Roman"/>
        </w:rPr>
        <w:fldChar w:fldCharType="end"/>
      </w:r>
      <w:r w:rsidR="00F240DB" w:rsidRPr="40D34DD0">
        <w:t xml:space="preserve">. </w:t>
      </w:r>
      <w:r w:rsidR="009F08A2" w:rsidRPr="40D34DD0">
        <w:t>Students</w:t>
      </w:r>
      <w:r w:rsidR="00C340BE" w:rsidRPr="40D34DD0">
        <w:t xml:space="preserve"> speak colloquially similar and understand </w:t>
      </w:r>
      <w:r w:rsidR="4129F0C4" w:rsidRPr="40D34DD0">
        <w:t>the ways they speak</w:t>
      </w:r>
      <w:r w:rsidR="582545A1" w:rsidRPr="40D34DD0">
        <w:t xml:space="preserve"> with each other</w:t>
      </w:r>
      <w:r w:rsidR="4129F0C4" w:rsidRPr="40D34DD0">
        <w:t xml:space="preserve"> in social situations</w:t>
      </w:r>
      <w:r w:rsidR="00C340BE" w:rsidRPr="40D34DD0">
        <w:t xml:space="preserve"> so having them discuss written pieces of work may allow for improvement in the writing, but also in the feedback they provide</w:t>
      </w:r>
      <w:r w:rsidR="00FC5790" w:rsidRPr="40D34DD0">
        <w:t xml:space="preserve"> </w:t>
      </w:r>
      <w:r w:rsidR="00FC5790">
        <w:rPr>
          <w:rFonts w:ascii="Times New Roman" w:eastAsia="Times New Roman" w:hAnsi="Times New Roman" w:cs="Times New Roman"/>
        </w:rPr>
        <w:fldChar w:fldCharType="begin"/>
      </w:r>
      <w:r w:rsidR="00FC5790">
        <w:rPr>
          <w:rFonts w:ascii="Times New Roman" w:eastAsia="Times New Roman" w:hAnsi="Times New Roman" w:cs="Times New Roman"/>
        </w:rPr>
        <w:instrText xml:space="preserve"> ADDIN EN.CITE &lt;EndNote&gt;&lt;Cite&gt;&lt;Author&gt;Schillings&lt;/Author&gt;&lt;Year&gt;2020&lt;/Year&gt;&lt;RecNum&gt;133&lt;/RecNum&gt;&lt;DisplayText&gt;(Schillings et al., 2020)&lt;/DisplayText&gt;&lt;record&gt;&lt;rec-number&gt;133&lt;/rec-number&gt;&lt;foreign-keys&gt;&lt;key app="EN" db-id="9esdvs50spx25vedwx7vws9qztsrp0ptpwaa" timestamp="1721137435"&gt;133&lt;/key&gt;&lt;/foreign-keys&gt;&lt;ref-type name="Journal Article"&gt;17&lt;/ref-type&gt;&lt;contributors&gt;&lt;authors&gt;&lt;author&gt;Schillings, Marlies&lt;/author&gt;&lt;author&gt;Roebertsen, H.&lt;/author&gt;&lt;author&gt;Savelberg, H.&lt;/author&gt;&lt;author&gt;Whittingham, J.&lt;/author&gt;&lt;author&gt;Dolmans, D.&lt;/author&gt;&lt;/authors&gt;&lt;/contributors&gt;&lt;titles&gt;&lt;title&gt;Peer-to-peer dialogue about teachers’ written feedback enhances students’ understanding on how to improve writing skills&lt;/title&gt;&lt;secondary-title&gt;Educational Studies&lt;/secondary-title&gt;&lt;/titles&gt;&lt;periodical&gt;&lt;full-title&gt;Educational Studies&lt;/full-title&gt;&lt;/periodical&gt;&lt;pages&gt;693-707&lt;/pages&gt;&lt;volume&gt;46&lt;/volume&gt;&lt;number&gt;6&lt;/number&gt;&lt;dates&gt;&lt;year&gt;2020&lt;/year&gt;&lt;pub-dates&gt;&lt;date&gt;2020/11/01&lt;/date&gt;&lt;/pub-dates&gt;&lt;/dates&gt;&lt;publisher&gt;Routledge&lt;/publisher&gt;&lt;isbn&gt;0305-5698&lt;/isbn&gt;&lt;urls&gt;&lt;related-urls&gt;&lt;url&gt;https://doi.org/10.1080/03055698.2019.1651692&lt;/url&gt;&lt;/related-urls&gt;&lt;/urls&gt;&lt;electronic-resource-num&gt;10.1080/03055698.2019.1651692&lt;/electronic-resource-num&gt;&lt;/record&gt;&lt;/Cite&gt;&lt;/EndNote&gt;</w:instrText>
      </w:r>
      <w:r w:rsidR="00FC5790">
        <w:rPr>
          <w:rFonts w:ascii="Times New Roman" w:eastAsia="Times New Roman" w:hAnsi="Times New Roman" w:cs="Times New Roman"/>
        </w:rPr>
        <w:fldChar w:fldCharType="separate"/>
      </w:r>
      <w:r w:rsidR="00FC5790" w:rsidRPr="40D34DD0">
        <w:rPr>
          <w:noProof/>
        </w:rPr>
        <w:t>(Schillings et al., 2020)</w:t>
      </w:r>
      <w:r w:rsidR="00FC5790">
        <w:rPr>
          <w:rFonts w:ascii="Times New Roman" w:eastAsia="Times New Roman" w:hAnsi="Times New Roman" w:cs="Times New Roman"/>
        </w:rPr>
        <w:fldChar w:fldCharType="end"/>
      </w:r>
      <w:r w:rsidR="4BCCE690" w:rsidRPr="40D34DD0">
        <w:t xml:space="preserve"> regarding stance and clarity.</w:t>
      </w:r>
      <w:r w:rsidR="00C340BE" w:rsidRPr="40D34DD0">
        <w:t xml:space="preserve"> </w:t>
      </w:r>
      <w:r w:rsidR="008240E8" w:rsidRPr="40D34DD0">
        <w:t xml:space="preserve">Dialogue with peers </w:t>
      </w:r>
      <w:r w:rsidR="000D0FCF" w:rsidRPr="40D34DD0">
        <w:t>further improved writing because students found they were ab</w:t>
      </w:r>
      <w:r w:rsidR="00583FBF" w:rsidRPr="40D34DD0">
        <w:t>l</w:t>
      </w:r>
      <w:r w:rsidR="000D0FCF" w:rsidRPr="40D34DD0">
        <w:t xml:space="preserve">e to remember the feedback </w:t>
      </w:r>
      <w:r w:rsidR="00583FBF" w:rsidRPr="40D34DD0">
        <w:t xml:space="preserve">from their peers easier </w:t>
      </w:r>
      <w:r w:rsidR="00583FBF">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583FBF">
        <w:rPr>
          <w:rFonts w:ascii="Times New Roman" w:eastAsia="Times New Roman" w:hAnsi="Times New Roman" w:cs="Times New Roman"/>
        </w:rPr>
        <w:instrText xml:space="preserve"> ADDIN EN.CITE </w:instrText>
      </w:r>
      <w:r w:rsidR="00583FBF">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583FBF">
        <w:rPr>
          <w:rFonts w:ascii="Times New Roman" w:eastAsia="Times New Roman" w:hAnsi="Times New Roman" w:cs="Times New Roman"/>
        </w:rPr>
        <w:instrText xml:space="preserve"> ADDIN EN.CITE.DATA </w:instrText>
      </w:r>
      <w:r w:rsidR="00583FBF">
        <w:rPr>
          <w:rFonts w:ascii="Times New Roman" w:eastAsia="Times New Roman" w:hAnsi="Times New Roman" w:cs="Times New Roman"/>
        </w:rPr>
      </w:r>
      <w:r w:rsidR="00583FBF">
        <w:rPr>
          <w:rFonts w:ascii="Times New Roman" w:eastAsia="Times New Roman" w:hAnsi="Times New Roman" w:cs="Times New Roman"/>
        </w:rPr>
        <w:fldChar w:fldCharType="end"/>
      </w:r>
      <w:r w:rsidR="00583FBF">
        <w:rPr>
          <w:rFonts w:ascii="Times New Roman" w:eastAsia="Times New Roman" w:hAnsi="Times New Roman" w:cs="Times New Roman"/>
        </w:rPr>
      </w:r>
      <w:r w:rsidR="00583FBF">
        <w:rPr>
          <w:rFonts w:ascii="Times New Roman" w:eastAsia="Times New Roman" w:hAnsi="Times New Roman" w:cs="Times New Roman"/>
        </w:rPr>
        <w:fldChar w:fldCharType="separate"/>
      </w:r>
      <w:r w:rsidR="00583FBF" w:rsidRPr="40D34DD0">
        <w:rPr>
          <w:noProof/>
        </w:rPr>
        <w:t>(Dar et al., 2014)</w:t>
      </w:r>
      <w:r w:rsidR="00583FBF">
        <w:rPr>
          <w:rFonts w:ascii="Times New Roman" w:eastAsia="Times New Roman" w:hAnsi="Times New Roman" w:cs="Times New Roman"/>
        </w:rPr>
        <w:fldChar w:fldCharType="end"/>
      </w:r>
      <w:r w:rsidR="00583FBF" w:rsidRPr="40D34DD0">
        <w:t>.</w:t>
      </w:r>
      <w:r w:rsidR="00711CFF" w:rsidRPr="40D34DD0">
        <w:t xml:space="preserve"> This likely was influenced by the fact that feedback in this manner came </w:t>
      </w:r>
      <w:r w:rsidR="001F5E17" w:rsidRPr="40D34DD0">
        <w:t>more swiftly than it might from a teacher</w:t>
      </w:r>
      <w:r w:rsidR="00E73EFA" w:rsidRPr="40D34DD0">
        <w:t xml:space="preserve"> </w:t>
      </w:r>
      <w:r w:rsidR="00776F4E">
        <w:rPr>
          <w:rFonts w:ascii="Times New Roman" w:eastAsia="Times New Roman" w:hAnsi="Times New Roman" w:cs="Times New Roman"/>
        </w:rPr>
        <w:fldChar w:fldCharType="begin">
          <w:fldData xml:space="preserve">PEVuZE5vdGU+PENpdGU+PEF1dGhvcj5OaWxzb248L0F1dGhvcj48WWVhcj4yMDAzPC9ZZWFyPjxS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</w:fldData>
        </w:fldChar>
      </w:r>
      <w:r w:rsidR="0047328A">
        <w:rPr>
          <w:rFonts w:ascii="Times New Roman" w:eastAsia="Times New Roman" w:hAnsi="Times New Roman" w:cs="Times New Roman"/>
        </w:rPr>
        <w:instrText xml:space="preserve"> ADDIN EN.CITE </w:instrText>
      </w:r>
      <w:r w:rsidR="0047328A">
        <w:rPr>
          <w:rFonts w:ascii="Times New Roman" w:eastAsia="Times New Roman" w:hAnsi="Times New Roman" w:cs="Times New Roman"/>
        </w:rPr>
        <w:fldChar w:fldCharType="begin">
          <w:fldData xml:space="preserve">PEVuZE5vdGU+PENpdGU+PEF1dGhvcj5OaWxzb248L0F1dGhvcj48WWVhcj4yMDAzPC9ZZWFyPjxS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</w:fldData>
        </w:fldChar>
      </w:r>
      <w:r w:rsidR="0047328A">
        <w:rPr>
          <w:rFonts w:ascii="Times New Roman" w:eastAsia="Times New Roman" w:hAnsi="Times New Roman" w:cs="Times New Roman"/>
        </w:rPr>
        <w:instrText xml:space="preserve"> ADDIN EN.CITE.DATA </w:instrText>
      </w:r>
      <w:r w:rsidR="0047328A">
        <w:rPr>
          <w:rFonts w:ascii="Times New Roman" w:eastAsia="Times New Roman" w:hAnsi="Times New Roman" w:cs="Times New Roman"/>
        </w:rPr>
      </w:r>
      <w:r w:rsidR="0047328A">
        <w:rPr>
          <w:rFonts w:ascii="Times New Roman" w:eastAsia="Times New Roman" w:hAnsi="Times New Roman" w:cs="Times New Roman"/>
        </w:rPr>
        <w:fldChar w:fldCharType="end"/>
      </w:r>
      <w:r w:rsidR="00776F4E">
        <w:rPr>
          <w:rFonts w:ascii="Times New Roman" w:eastAsia="Times New Roman" w:hAnsi="Times New Roman" w:cs="Times New Roman"/>
        </w:rPr>
      </w:r>
      <w:r w:rsidR="00776F4E">
        <w:rPr>
          <w:rFonts w:ascii="Times New Roman" w:eastAsia="Times New Roman" w:hAnsi="Times New Roman" w:cs="Times New Roman"/>
        </w:rPr>
        <w:fldChar w:fldCharType="separate"/>
      </w:r>
      <w:r w:rsidR="0047328A" w:rsidRPr="40D34DD0">
        <w:rPr>
          <w:noProof/>
        </w:rPr>
        <w:t>(Liu &amp; Carless, 2006; Nilson, 2003; Topping, 2009)</w:t>
      </w:r>
      <w:r w:rsidR="00776F4E">
        <w:rPr>
          <w:rFonts w:ascii="Times New Roman" w:eastAsia="Times New Roman" w:hAnsi="Times New Roman" w:cs="Times New Roman"/>
        </w:rPr>
        <w:fldChar w:fldCharType="end"/>
      </w:r>
      <w:r w:rsidR="001F5E17" w:rsidRPr="40D34DD0">
        <w:t>, it was more individualized and together, the students could ask questions</w:t>
      </w:r>
      <w:r w:rsidR="00B82516" w:rsidRPr="40D34DD0">
        <w:t xml:space="preserve"> immediately in dialogue with their peers </w:t>
      </w:r>
      <w:r w:rsidR="00B82516">
        <w:rPr>
          <w:rFonts w:ascii="Times New Roman" w:eastAsia="Times New Roman" w:hAnsi="Times New Roman" w:cs="Times New Roman"/>
        </w:rPr>
        <w:fldChar w:fldCharType="begin">
          <w:fldData xml:space="preserve">PEVuZE5vdGU+PENpdGU+PEF1dGhvcj5Ub3BwaW5nPC9BdXRob3I+PFllYXI+MjAwOTwvWWVhcj48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</w:fldData>
        </w:fldChar>
      </w:r>
      <w:r w:rsidR="003438F3">
        <w:rPr>
          <w:rFonts w:ascii="Times New Roman" w:eastAsia="Times New Roman" w:hAnsi="Times New Roman" w:cs="Times New Roman"/>
        </w:rPr>
        <w:instrText xml:space="preserve"> ADDIN EN.CITE </w:instrText>
      </w:r>
      <w:r w:rsidR="003438F3">
        <w:rPr>
          <w:rFonts w:ascii="Times New Roman" w:eastAsia="Times New Roman" w:hAnsi="Times New Roman" w:cs="Times New Roman"/>
        </w:rPr>
        <w:fldChar w:fldCharType="begin">
          <w:fldData xml:space="preserve">PEVuZE5vdGU+PENpdGU+PEF1dGhvcj5Ub3BwaW5nPC9BdXRob3I+PFllYXI+MjAwOTwvWWVhcj48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</w:fldData>
        </w:fldChar>
      </w:r>
      <w:r w:rsidR="003438F3">
        <w:rPr>
          <w:rFonts w:ascii="Times New Roman" w:eastAsia="Times New Roman" w:hAnsi="Times New Roman" w:cs="Times New Roman"/>
        </w:rPr>
        <w:instrText xml:space="preserve"> ADDIN EN.CITE.DATA </w:instrText>
      </w:r>
      <w:r w:rsidR="003438F3">
        <w:rPr>
          <w:rFonts w:ascii="Times New Roman" w:eastAsia="Times New Roman" w:hAnsi="Times New Roman" w:cs="Times New Roman"/>
        </w:rPr>
      </w:r>
      <w:r w:rsidR="003438F3">
        <w:rPr>
          <w:rFonts w:ascii="Times New Roman" w:eastAsia="Times New Roman" w:hAnsi="Times New Roman" w:cs="Times New Roman"/>
        </w:rPr>
        <w:fldChar w:fldCharType="end"/>
      </w:r>
      <w:r w:rsidR="00B82516">
        <w:rPr>
          <w:rFonts w:ascii="Times New Roman" w:eastAsia="Times New Roman" w:hAnsi="Times New Roman" w:cs="Times New Roman"/>
        </w:rPr>
      </w:r>
      <w:r w:rsidR="00B82516">
        <w:rPr>
          <w:rFonts w:ascii="Times New Roman" w:eastAsia="Times New Roman" w:hAnsi="Times New Roman" w:cs="Times New Roman"/>
        </w:rPr>
        <w:fldChar w:fldCharType="separate"/>
      </w:r>
      <w:r w:rsidR="003438F3" w:rsidRPr="40D34DD0">
        <w:rPr>
          <w:noProof/>
        </w:rPr>
        <w:t>(Nilson, 2003; Topping, 2009)</w:t>
      </w:r>
      <w:r w:rsidR="00B82516">
        <w:rPr>
          <w:rFonts w:ascii="Times New Roman" w:eastAsia="Times New Roman" w:hAnsi="Times New Roman" w:cs="Times New Roman"/>
        </w:rPr>
        <w:fldChar w:fldCharType="end"/>
      </w:r>
      <w:r w:rsidR="00776F4E" w:rsidRPr="40D34DD0">
        <w:t>.</w:t>
      </w:r>
      <w:r w:rsidR="00DD1943" w:rsidRPr="40D34DD0">
        <w:t xml:space="preserve"> There are also positives with dialogue if there</w:t>
      </w:r>
      <w:r w:rsidR="48CB4533" w:rsidRPr="40D34DD0">
        <w:t xml:space="preserve"> is</w:t>
      </w:r>
      <w:r w:rsidR="00DD1943" w:rsidRPr="40D34DD0">
        <w:t xml:space="preserve"> feedback </w:t>
      </w:r>
      <w:r w:rsidR="7A9E9095" w:rsidRPr="40D34DD0">
        <w:t xml:space="preserve">coming </w:t>
      </w:r>
      <w:r w:rsidR="00DD1943" w:rsidRPr="40D34DD0">
        <w:t xml:space="preserve">from </w:t>
      </w:r>
      <w:r w:rsidR="00EC1693" w:rsidRPr="40D34DD0">
        <w:t xml:space="preserve">multiple peers </w:t>
      </w:r>
      <w:r w:rsidR="003F1216">
        <w:rPr>
          <w:rFonts w:ascii="Times New Roman" w:eastAsia="Times New Roman" w:hAnsi="Times New Roman" w:cs="Times New Roman"/>
        </w:rPr>
        <w:fldChar w:fldCharType="begin">
          <w:fldData xml:space="preserve">PEVuZE5vdGU+PENpdGU+PEF1dGhvcj5OaWNvbDwvQXV0aG9yPjxZZWFyPjIwMTQ8L1llYXI+PFJl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</w:fldData>
        </w:fldChar>
      </w:r>
      <w:r w:rsidR="003F1216">
        <w:rPr>
          <w:rFonts w:ascii="Times New Roman" w:eastAsia="Times New Roman" w:hAnsi="Times New Roman" w:cs="Times New Roman"/>
        </w:rPr>
        <w:instrText xml:space="preserve"> ADDIN EN.CITE </w:instrText>
      </w:r>
      <w:r w:rsidR="003F1216">
        <w:rPr>
          <w:rFonts w:ascii="Times New Roman" w:eastAsia="Times New Roman" w:hAnsi="Times New Roman" w:cs="Times New Roman"/>
        </w:rPr>
      </w:r>
      <w:r w:rsidR="003F1216">
        <w:rPr>
          <w:rFonts w:ascii="Times New Roman" w:eastAsia="Times New Roman" w:hAnsi="Times New Roman" w:cs="Times New Roman"/>
        </w:rPr>
        <w:fldChar w:fldCharType="separate"/>
      </w:r>
      <w:r w:rsidR="003F1216" w:rsidRPr="40D34DD0">
        <w:rPr>
          <w:noProof/>
        </w:rPr>
        <w:t>(Nicol et al., 2014)</w:t>
      </w:r>
      <w:r w:rsidR="003F1216">
        <w:rPr>
          <w:rFonts w:ascii="Times New Roman" w:eastAsia="Times New Roman" w:hAnsi="Times New Roman" w:cs="Times New Roman"/>
        </w:rPr>
        <w:fldChar w:fldCharType="end"/>
      </w:r>
      <w:r w:rsidR="004836B6" w:rsidRPr="40D34DD0">
        <w:t>.</w:t>
      </w:r>
      <w:r w:rsidR="00F561C2" w:rsidRPr="40D34DD0">
        <w:t xml:space="preserve"> Having opportunity for dialogue in peer </w:t>
      </w:r>
      <w:r w:rsidR="5A8D057A" w:rsidRPr="40D34DD0">
        <w:t xml:space="preserve">feedback </w:t>
      </w:r>
      <w:r w:rsidR="00F561C2" w:rsidRPr="40D34DD0">
        <w:t>is c</w:t>
      </w:r>
      <w:r w:rsidR="6C85971A" w:rsidRPr="40D34DD0">
        <w:t>ru</w:t>
      </w:r>
      <w:r w:rsidR="00F561C2" w:rsidRPr="40D34DD0">
        <w:t>cial because</w:t>
      </w:r>
      <w:r w:rsidR="00011DC5" w:rsidRPr="40D34DD0">
        <w:t xml:space="preserve"> this allows for feedback to go beyond just being told to fix an assignment or task</w:t>
      </w:r>
      <w:r w:rsidR="007E07AA" w:rsidRPr="40D34DD0">
        <w:t xml:space="preserve"> and becomes more productive for improvement </w:t>
      </w:r>
      <w:r w:rsidR="007E07AA">
        <w:rPr>
          <w:rFonts w:ascii="Times New Roman" w:eastAsia="Times New Roman" w:hAnsi="Times New Roman" w:cs="Times New Roman"/>
        </w:rPr>
        <w:fldChar w:fldCharType="begin">
          <w:fldData xml:space="preserve">PEVuZE5vdGU+PENpdGU+PEF1dGhvcj5OaWNvbDwvQXV0aG9yPjxZZWFyPjIwMTQ8L1llYXI+PFJl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</w:fldData>
        </w:fldChar>
      </w:r>
      <w:r w:rsidR="007E07AA">
        <w:rPr>
          <w:rFonts w:ascii="Times New Roman" w:eastAsia="Times New Roman" w:hAnsi="Times New Roman" w:cs="Times New Roman"/>
        </w:rPr>
        <w:instrText xml:space="preserve"> ADDIN EN.CITE </w:instrText>
      </w:r>
      <w:r w:rsidR="007E07AA">
        <w:rPr>
          <w:rFonts w:ascii="Times New Roman" w:eastAsia="Times New Roman" w:hAnsi="Times New Roman" w:cs="Times New Roman"/>
        </w:rPr>
        <w:fldChar w:fldCharType="begin">
          <w:fldData xml:space="preserve">PEVuZE5vdGU+PENpdGU+PEF1dGhvcj5OaWNvbDwvQXV0aG9yPjxZZWFyPjIwMTQ8L1llYXI+PFJl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</w:fldData>
        </w:fldChar>
      </w:r>
      <w:r w:rsidR="007E07AA">
        <w:rPr>
          <w:rFonts w:ascii="Times New Roman" w:eastAsia="Times New Roman" w:hAnsi="Times New Roman" w:cs="Times New Roman"/>
        </w:rPr>
        <w:instrText xml:space="preserve"> ADDIN EN.CITE.DATA </w:instrText>
      </w:r>
      <w:r w:rsidR="007E07AA">
        <w:rPr>
          <w:rFonts w:ascii="Times New Roman" w:eastAsia="Times New Roman" w:hAnsi="Times New Roman" w:cs="Times New Roman"/>
        </w:rPr>
      </w:r>
      <w:r w:rsidR="007E07AA">
        <w:rPr>
          <w:rFonts w:ascii="Times New Roman" w:eastAsia="Times New Roman" w:hAnsi="Times New Roman" w:cs="Times New Roman"/>
        </w:rPr>
        <w:fldChar w:fldCharType="end"/>
      </w:r>
      <w:r w:rsidR="007E07AA">
        <w:rPr>
          <w:rFonts w:ascii="Times New Roman" w:eastAsia="Times New Roman" w:hAnsi="Times New Roman" w:cs="Times New Roman"/>
        </w:rPr>
      </w:r>
      <w:r w:rsidR="007E07AA">
        <w:rPr>
          <w:rFonts w:ascii="Times New Roman" w:eastAsia="Times New Roman" w:hAnsi="Times New Roman" w:cs="Times New Roman"/>
        </w:rPr>
        <w:fldChar w:fldCharType="separate"/>
      </w:r>
      <w:r w:rsidR="007E07AA" w:rsidRPr="40D34DD0">
        <w:rPr>
          <w:noProof/>
        </w:rPr>
        <w:t>(Nicol et al., 2014)</w:t>
      </w:r>
      <w:r w:rsidR="007E07AA">
        <w:rPr>
          <w:rFonts w:ascii="Times New Roman" w:eastAsia="Times New Roman" w:hAnsi="Times New Roman" w:cs="Times New Roman"/>
        </w:rPr>
        <w:fldChar w:fldCharType="end"/>
      </w:r>
      <w:r w:rsidR="007E07AA" w:rsidRPr="40D34DD0">
        <w:t>.</w:t>
      </w:r>
      <w:r w:rsidR="002830E9" w:rsidRPr="40D34DD0">
        <w:t xml:space="preserve"> Feedback literacy is also strengthened because students are more enthusiastic to get</w:t>
      </w:r>
      <w:r w:rsidR="00A80FB7" w:rsidRPr="40D34DD0">
        <w:t xml:space="preserve"> feedback because </w:t>
      </w:r>
      <w:r w:rsidR="000D42A1" w:rsidRPr="40D34DD0">
        <w:t>of the discussions and questions that occur</w:t>
      </w:r>
      <w:r w:rsidR="703B109E" w:rsidRPr="40D34DD0">
        <w:t>,</w:t>
      </w:r>
      <w:r w:rsidR="000D42A1" w:rsidRPr="40D34DD0">
        <w:t xml:space="preserve"> and students are more aware of what to expect when peer </w:t>
      </w:r>
      <w:r w:rsidR="70495AF3" w:rsidRPr="40D34DD0">
        <w:t>feedback</w:t>
      </w:r>
      <w:r w:rsidR="000D42A1" w:rsidRPr="40D34DD0">
        <w:t xml:space="preserve"> occurs </w:t>
      </w:r>
      <w:r w:rsidR="0053787E">
        <w:rPr>
          <w:rFonts w:ascii="Times New Roman" w:eastAsia="Times New Roman" w:hAnsi="Times New Roman" w:cs="Times New Roman"/>
        </w:rPr>
        <w:fldChar w:fldCharType="begin"/>
      </w:r>
      <w:r w:rsidR="0053787E">
        <w:rPr>
          <w:rFonts w:ascii="Times New Roman" w:eastAsia="Times New Roman" w:hAnsi="Times New Roman" w:cs="Times New Roman"/>
        </w:rPr>
        <w:instrText xml:space="preserve"> ADDIN EN.CITE &lt;EndNote&gt;&lt;Cite&gt;&lt;Author&gt;Yu&lt;/Author&gt;&lt;Year&gt;2021&lt;/Year&gt;&lt;RecNum&gt;141&lt;/RecNum&gt;&lt;DisplayText&gt;(Yu &amp;amp; Liu, 2021)&lt;/DisplayText&gt;&lt;record&gt;&lt;rec-number&gt;141&lt;/rec-number&gt;&lt;foreign-keys&gt;&lt;key app="EN" db-id="9esdvs50spx25vedwx7vws9qztsrp0ptpwaa" timestamp="1721676770"&gt;141&lt;/key&gt;&lt;/foreign-keys&gt;&lt;ref-type name="Journal Article"&gt;17&lt;/ref-type&gt;&lt;contributors&gt;&lt;authors&gt;&lt;author&gt;Yu, Shulin&lt;/author&gt;&lt;author&gt;Liu, Chunhong&lt;/author&gt;&lt;/authors&gt;&lt;/contributors&gt;&lt;titles&gt;&lt;title&gt;Improving student feedback literacy in academic writing: An evidence-based framework&lt;/title&gt;&lt;secondary-title&gt;Assessing writing&lt;/secondary-title&gt;&lt;/titles&gt;&lt;periodical&gt;&lt;full-title&gt;Assessing writing&lt;/full-title&gt;&lt;/periodical&gt;&lt;pages&gt;100525&lt;/pages&gt;&lt;volume&gt;48&lt;/volume&gt;&lt;keywords&gt;&lt;keyword&gt;Academic writing&lt;/keyword&gt;&lt;keyword&gt;Classroom assessment&lt;/keyword&gt;&lt;keyword&gt;Feedback literacy&lt;/keyword&gt;&lt;keyword&gt;Peer feedback&lt;/keyword&gt;&lt;keyword&gt;Writing assessment&lt;/keyword&gt;&lt;/keywords&gt;&lt;dates&gt;&lt;year&gt;2021&lt;/year&gt;&lt;/dates&gt;&lt;publisher&gt;Elsevier Inc&lt;/publisher&gt;&lt;isbn&gt;1075-2935&lt;/isbn&gt;&lt;urls&gt;&lt;related-urls&gt;&lt;url&gt;https://nuim.summon.serialssolutions.com/2.0.0/link/0/eLvHCXMwpV1bb9MwFLZK98ILgnEbN_mFPlClSu04TZEQigpTNRUJQffAU2THjpZNTRFpmPY7-MOcE9tZNobE5SVqrbhO7S_2Ocffd0wIZ5MwuDYnIHRgjoxMUmhMjTsTykgVxsUM_As1R93wO75c8KMjdrwcDH54acxGXlRbeOSmYylM0Hmv3Xt0gwQCxaxIfrzwx0-9Ld2uOwafuOAf0i8ZOMbr0XcY9t53QIR_PUcv-eH_ggnKAE4ozv0LQHU_CgXwGWAFVwAWXP8IWv1ARJsZc1zAGqhkfuYUzXkrJpSeen-OiZOsrjqtxsadYxrgAqrHhWeH9c1kuxXdxolt3W5yatpw7Qny5zsuUdlY4kBTnWzdrS6OwaY9-ksbXPMCmyv8T3BORQAWid34NrYsmfFAzK1E00_iNl3nL-uBDU2cTmR9PsFGkRQimLhc_DpK4mdsClti09Zv5CPMvb7RZb57Y6qgqW-RPYa63SHZSxefVh-7vaoo5FbG4R7V7523LMJrDd9s_fQsmvVdcse5IjS1A3yPDEy1j6d4O8bPPnm0csHsmo7oqsu_Xd8n6w4C1EGAeghQDwFaVtRDgLphfE3Til4FAO0A8IAcH75fL5aBO58jyNl8tgtkouF1FsJESoGfPWWxiTRTRS5jHjItCpHoUM4F3CXBzeAiLGQCVpPSbFpoWfCHZFhtK_OYUJXHM6jHcwkGccRjmUgFK4eOVcyMSsQBeeX7Lftq07Bknp94mkEnZ9jJme3kAxL5ns2cHWntwwxg8ftqT_6t2lNy-xLOz8hw960xz-GPNeXmhYPKT2oImSg&lt;/url&gt;&lt;/related-urls&gt;&lt;/urls&gt;&lt;electronic-resource-num&gt;10.1016/j.asw.2021.100525&lt;/electronic-resource-num&gt;&lt;language&gt;English&lt;/language&gt;&lt;/record&gt;&lt;/Cite&gt;&lt;/EndNote&gt;</w:instrText>
      </w:r>
      <w:r w:rsidR="0053787E">
        <w:rPr>
          <w:rFonts w:ascii="Times New Roman" w:eastAsia="Times New Roman" w:hAnsi="Times New Roman" w:cs="Times New Roman"/>
        </w:rPr>
        <w:fldChar w:fldCharType="separate"/>
      </w:r>
      <w:r w:rsidR="0053787E" w:rsidRPr="40D34DD0">
        <w:rPr>
          <w:noProof/>
        </w:rPr>
        <w:t>(Yu &amp; Liu, 2021)</w:t>
      </w:r>
      <w:r w:rsidR="0053787E">
        <w:rPr>
          <w:rFonts w:ascii="Times New Roman" w:eastAsia="Times New Roman" w:hAnsi="Times New Roman" w:cs="Times New Roman"/>
        </w:rPr>
        <w:fldChar w:fldCharType="end"/>
      </w:r>
      <w:r w:rsidR="0053787E" w:rsidRPr="40D34DD0">
        <w:t>.</w:t>
      </w:r>
      <w:r w:rsidR="0030676D" w:rsidRPr="40D34DD0">
        <w:t xml:space="preserve"> In dialogue, knowledge is being shared and </w:t>
      </w:r>
      <w:r w:rsidR="00455CB0" w:rsidRPr="40D34DD0">
        <w:t xml:space="preserve">strengths and weaknesses are being identified </w:t>
      </w:r>
      <w:r w:rsidR="008709CA">
        <w:rPr>
          <w:rFonts w:ascii="Times New Roman" w:eastAsia="Times New Roman" w:hAnsi="Times New Roman" w:cs="Times New Roman"/>
        </w:rPr>
        <w:fldChar w:fldCharType="begin">
          <w:fldData xml:space="preserve">PEVuZE5vdGU+PENpdGU+PEF1dGhvcj5Pc21hbmk8L0F1dGhvcj48WWVhcj4yMDIzPC9ZZWFyPjxS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</w:fldData>
        </w:fldChar>
      </w:r>
      <w:r w:rsidR="00A31BD7">
        <w:rPr>
          <w:rFonts w:ascii="Times New Roman" w:eastAsia="Times New Roman" w:hAnsi="Times New Roman" w:cs="Times New Roman"/>
        </w:rPr>
        <w:instrText xml:space="preserve"> ADDIN EN.CITE </w:instrText>
      </w:r>
      <w:r w:rsidR="00A31BD7">
        <w:rPr>
          <w:rFonts w:ascii="Times New Roman" w:eastAsia="Times New Roman" w:hAnsi="Times New Roman" w:cs="Times New Roman"/>
        </w:rPr>
        <w:fldChar w:fldCharType="begin">
          <w:fldData xml:space="preserve">PEVuZE5vdGU+PENpdGU+PEF1dGhvcj5Pc21hbmk8L0F1dGhvcj48WWVhcj4yMDIzPC9ZZWFyPjxS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</w:fldData>
        </w:fldChar>
      </w:r>
      <w:r w:rsidR="00A31BD7">
        <w:rPr>
          <w:rFonts w:ascii="Times New Roman" w:eastAsia="Times New Roman" w:hAnsi="Times New Roman" w:cs="Times New Roman"/>
        </w:rPr>
        <w:instrText xml:space="preserve"> ADDIN EN.CITE.DATA </w:instrText>
      </w:r>
      <w:r w:rsidR="00A31BD7">
        <w:rPr>
          <w:rFonts w:ascii="Times New Roman" w:eastAsia="Times New Roman" w:hAnsi="Times New Roman" w:cs="Times New Roman"/>
        </w:rPr>
      </w:r>
      <w:r w:rsidR="00A31BD7">
        <w:rPr>
          <w:rFonts w:ascii="Times New Roman" w:eastAsia="Times New Roman" w:hAnsi="Times New Roman" w:cs="Times New Roman"/>
        </w:rPr>
        <w:fldChar w:fldCharType="end"/>
      </w:r>
      <w:r w:rsidR="008709CA">
        <w:rPr>
          <w:rFonts w:ascii="Times New Roman" w:eastAsia="Times New Roman" w:hAnsi="Times New Roman" w:cs="Times New Roman"/>
        </w:rPr>
      </w:r>
      <w:r w:rsidR="008709CA">
        <w:rPr>
          <w:rFonts w:ascii="Times New Roman" w:eastAsia="Times New Roman" w:hAnsi="Times New Roman" w:cs="Times New Roman"/>
        </w:rPr>
        <w:fldChar w:fldCharType="separate"/>
      </w:r>
      <w:r w:rsidR="00A31BD7" w:rsidRPr="40D34DD0">
        <w:rPr>
          <w:noProof/>
        </w:rPr>
        <w:t>(Deng et al., 2019; Osmani, 2023)</w:t>
      </w:r>
      <w:r w:rsidR="008709CA">
        <w:rPr>
          <w:rFonts w:ascii="Times New Roman" w:eastAsia="Times New Roman" w:hAnsi="Times New Roman" w:cs="Times New Roman"/>
        </w:rPr>
        <w:fldChar w:fldCharType="end"/>
      </w:r>
      <w:r w:rsidR="008709CA" w:rsidRPr="40D34DD0">
        <w:t>.</w:t>
      </w:r>
      <w:r w:rsidR="00455CB0" w:rsidRPr="40D34DD0">
        <w:t xml:space="preserve"> Even more than that though, feedback </w:t>
      </w:r>
      <w:r w:rsidR="6E0FBCBA" w:rsidRPr="40D34DD0">
        <w:t>may be</w:t>
      </w:r>
      <w:r w:rsidR="00455CB0" w:rsidRPr="40D34DD0">
        <w:t xml:space="preserve"> </w:t>
      </w:r>
      <w:r w:rsidR="0C8B2716" w:rsidRPr="40D34DD0">
        <w:t>richer and more thoughtful</w:t>
      </w:r>
      <w:r w:rsidR="00DD131D" w:rsidRPr="40D34DD0">
        <w:t xml:space="preserve"> when discussed</w:t>
      </w:r>
      <w:r w:rsidR="00455CB0" w:rsidRPr="40D34DD0">
        <w:t xml:space="preserve"> than written </w:t>
      </w:r>
      <w:r w:rsidR="08ADE207" w:rsidRPr="40D34DD0">
        <w:t xml:space="preserve">because the students are able to work together </w:t>
      </w:r>
      <w:r w:rsidR="00DD131D">
        <w:rPr>
          <w:rFonts w:ascii="Times New Roman" w:eastAsia="Times New Roman" w:hAnsi="Times New Roman" w:cs="Times New Roman"/>
        </w:rPr>
        <w:fldChar w:fldCharType="begin"/>
      </w:r>
      <w:r w:rsidR="00DD131D">
        <w:rPr>
          <w:rFonts w:ascii="Times New Roman" w:eastAsia="Times New Roman" w:hAnsi="Times New Roman" w:cs="Times New Roman"/>
        </w:rPr>
        <w:instrText xml:space="preserve"> ADDIN EN.CITE &lt;EndNote&gt;&lt;Cite&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00DD131D">
        <w:rPr>
          <w:rFonts w:ascii="Times New Roman" w:eastAsia="Times New Roman" w:hAnsi="Times New Roman" w:cs="Times New Roman"/>
        </w:rPr>
        <w:fldChar w:fldCharType="separate"/>
      </w:r>
      <w:r w:rsidR="00DD131D" w:rsidRPr="40D34DD0">
        <w:rPr>
          <w:noProof/>
        </w:rPr>
        <w:t>(Kramer, 2023)</w:t>
      </w:r>
      <w:r w:rsidR="00DD131D">
        <w:rPr>
          <w:rFonts w:ascii="Times New Roman" w:eastAsia="Times New Roman" w:hAnsi="Times New Roman" w:cs="Times New Roman"/>
        </w:rPr>
        <w:fldChar w:fldCharType="end"/>
      </w:r>
      <w:r w:rsidR="00DD131D" w:rsidRPr="40D34DD0">
        <w:t>.</w:t>
      </w:r>
    </w:p>
    <w:p w14:paraId="5D4921D0" w14:textId="18E7239D" w:rsidR="00346BBF" w:rsidRPr="00346BBF" w:rsidRDefault="00346BBF" w:rsidP="44CEB5EF">
      <w:pPr>
        <w:jc w:val="both"/>
        <w:rPr>
          <w:i/>
          <w:iCs/>
        </w:rPr>
      </w:pPr>
      <w:r w:rsidRPr="44CEB5EF">
        <w:rPr>
          <w:i/>
          <w:iCs/>
        </w:rPr>
        <w:t>For collaboration</w:t>
      </w:r>
    </w:p>
    <w:p w14:paraId="54CDCE21" w14:textId="0D5EA30B" w:rsidR="0030313F" w:rsidRDefault="000079B6" w:rsidP="44CEB5EF">
      <w:pPr>
        <w:jc w:val="both"/>
      </w:pPr>
      <w:r w:rsidRPr="40D34DD0">
        <w:t xml:space="preserve">     </w:t>
      </w:r>
      <w:r w:rsidR="00AC26E2" w:rsidRPr="40D34DD0">
        <w:t>When students are</w:t>
      </w:r>
      <w:r w:rsidR="00FF4E3C" w:rsidRPr="40D34DD0">
        <w:t xml:space="preserve"> collaborating and interacting</w:t>
      </w:r>
      <w:r w:rsidR="2EC7E4DB" w:rsidRPr="40D34DD0">
        <w:t xml:space="preserve"> together this may</w:t>
      </w:r>
      <w:r w:rsidR="009129E5" w:rsidRPr="40D34DD0">
        <w:t xml:space="preserve"> decrease any stress or anxiety that may </w:t>
      </w:r>
      <w:r w:rsidR="74458469" w:rsidRPr="40D34DD0">
        <w:t xml:space="preserve">come up due to the peer </w:t>
      </w:r>
      <w:r w:rsidR="5F7E9E62" w:rsidRPr="40D34DD0">
        <w:t xml:space="preserve">feedback </w:t>
      </w:r>
      <w:r w:rsidR="74458469" w:rsidRPr="40D34DD0">
        <w:t>tasks</w:t>
      </w:r>
      <w:r w:rsidR="009129E5" w:rsidRPr="40D34DD0">
        <w:t xml:space="preserve"> </w:t>
      </w:r>
      <w:r w:rsidR="009129E5">
        <w:rPr>
          <w:rFonts w:ascii="Times New Roman" w:eastAsia="Times New Roman" w:hAnsi="Times New Roman" w:cs="Times New Roman"/>
        </w:rPr>
        <w:fldChar w:fldCharType="begin">
          <w:fldData xml:space="preserve">PEVuZE5vdGU+PENpdGU+PEF1dGhvcj5UdXJuZXI8L0F1dGhvcj48WWVhcj4yMDIzPC9ZZWFyPjxS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==
</w:fldData>
        </w:fldChar>
      </w:r>
      <w:r w:rsidR="00907418">
        <w:rPr>
          <w:rFonts w:ascii="Times New Roman" w:eastAsia="Times New Roman" w:hAnsi="Times New Roman" w:cs="Times New Roman"/>
        </w:rPr>
        <w:instrText xml:space="preserve"> ADDIN EN.CITE </w:instrText>
      </w:r>
      <w:r w:rsidR="00907418">
        <w:rPr>
          <w:rFonts w:ascii="Times New Roman" w:eastAsia="Times New Roman" w:hAnsi="Times New Roman" w:cs="Times New Roman"/>
        </w:rPr>
        <w:fldChar w:fldCharType="begin">
          <w:fldData xml:space="preserve">PEVuZE5vdGU+PENpdGU+PEF1dGhvcj5UdXJuZXI8L0F1dGhvcj48WWVhcj4yMDIzPC9ZZWFyPjxS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==
</w:fldData>
        </w:fldChar>
      </w:r>
      <w:r w:rsidR="00907418">
        <w:rPr>
          <w:rFonts w:ascii="Times New Roman" w:eastAsia="Times New Roman" w:hAnsi="Times New Roman" w:cs="Times New Roman"/>
        </w:rPr>
        <w:instrText xml:space="preserve"> ADDIN EN.CITE.DATA </w:instrText>
      </w:r>
      <w:r w:rsidR="00907418">
        <w:rPr>
          <w:rFonts w:ascii="Times New Roman" w:eastAsia="Times New Roman" w:hAnsi="Times New Roman" w:cs="Times New Roman"/>
        </w:rPr>
      </w:r>
      <w:r w:rsidR="00907418">
        <w:rPr>
          <w:rFonts w:ascii="Times New Roman" w:eastAsia="Times New Roman" w:hAnsi="Times New Roman" w:cs="Times New Roman"/>
        </w:rPr>
        <w:fldChar w:fldCharType="end"/>
      </w:r>
      <w:r w:rsidR="009129E5">
        <w:rPr>
          <w:rFonts w:ascii="Times New Roman" w:eastAsia="Times New Roman" w:hAnsi="Times New Roman" w:cs="Times New Roman"/>
        </w:rPr>
      </w:r>
      <w:r w:rsidR="009129E5">
        <w:rPr>
          <w:rFonts w:ascii="Times New Roman" w:eastAsia="Times New Roman" w:hAnsi="Times New Roman" w:cs="Times New Roman"/>
        </w:rPr>
        <w:fldChar w:fldCharType="separate"/>
      </w:r>
      <w:r w:rsidR="00907418" w:rsidRPr="40D34DD0">
        <w:rPr>
          <w:noProof/>
        </w:rPr>
        <w:t>(Ahmed, 2021; Turner, 2023)</w:t>
      </w:r>
      <w:r w:rsidR="009129E5">
        <w:rPr>
          <w:rFonts w:ascii="Times New Roman" w:eastAsia="Times New Roman" w:hAnsi="Times New Roman" w:cs="Times New Roman"/>
        </w:rPr>
        <w:fldChar w:fldCharType="end"/>
      </w:r>
      <w:r w:rsidR="1D82C63D" w:rsidRPr="40D34DD0">
        <w:t xml:space="preserve">. This reduction in stress and anxiety may also happen </w:t>
      </w:r>
      <w:r w:rsidR="00B849CE" w:rsidRPr="40D34DD0">
        <w:t xml:space="preserve">because they develop a sense of belonging to the </w:t>
      </w:r>
      <w:r w:rsidR="003160D2" w:rsidRPr="40D34DD0">
        <w:t>group</w:t>
      </w:r>
      <w:r w:rsidR="0C44C207" w:rsidRPr="40D34DD0">
        <w:t xml:space="preserve"> when they work together</w:t>
      </w:r>
      <w:r w:rsidR="003160D2" w:rsidRPr="40D34DD0">
        <w:t xml:space="preserve"> </w:t>
      </w:r>
      <w:r w:rsidR="003160D2">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S3JhbWVyLCAyMDIzOyBTY2hpbGxp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</w:fldData>
        </w:fldChar>
      </w:r>
      <w:r w:rsidR="0092551E">
        <w:rPr>
          <w:rFonts w:ascii="Times New Roman" w:eastAsia="Times New Roman" w:hAnsi="Times New Roman" w:cs="Times New Roman"/>
        </w:rPr>
        <w:instrText xml:space="preserve"> ADDIN EN.CITE </w:instrText>
      </w:r>
      <w:r w:rsidR="0092551E">
        <w:rPr>
          <w:rFonts w:ascii="Times New Roman" w:eastAsia="Times New Roman" w:hAnsi="Times New Roman" w:cs="Times New Roman"/>
        </w:rPr>
        <w:fldChar w:fldCharType="begin">
          <w:fldData xml:space="preserve">PEVuZE5vdGU+PENpdGU+PEF1dGhvcj5TY2hpbGxpbmdzPC9BdXRob3I+PFllYXI+MjAyMDwvWWVh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</w:fldData>
        </w:fldChar>
      </w:r>
      <w:r w:rsidR="0092551E">
        <w:rPr>
          <w:rFonts w:ascii="Times New Roman" w:eastAsia="Times New Roman" w:hAnsi="Times New Roman" w:cs="Times New Roman"/>
        </w:rPr>
        <w:instrText xml:space="preserve"> ADDIN EN.CITE.DATA </w:instrText>
      </w:r>
      <w:r w:rsidR="0092551E">
        <w:rPr>
          <w:rFonts w:ascii="Times New Roman" w:eastAsia="Times New Roman" w:hAnsi="Times New Roman" w:cs="Times New Roman"/>
        </w:rPr>
      </w:r>
      <w:r w:rsidR="0092551E">
        <w:rPr>
          <w:rFonts w:ascii="Times New Roman" w:eastAsia="Times New Roman" w:hAnsi="Times New Roman" w:cs="Times New Roman"/>
        </w:rPr>
        <w:fldChar w:fldCharType="end"/>
      </w:r>
      <w:r w:rsidR="003160D2">
        <w:rPr>
          <w:rFonts w:ascii="Times New Roman" w:eastAsia="Times New Roman" w:hAnsi="Times New Roman" w:cs="Times New Roman"/>
        </w:rPr>
      </w:r>
      <w:r w:rsidR="003160D2">
        <w:rPr>
          <w:rFonts w:ascii="Times New Roman" w:eastAsia="Times New Roman" w:hAnsi="Times New Roman" w:cs="Times New Roman"/>
        </w:rPr>
        <w:fldChar w:fldCharType="separate"/>
      </w:r>
      <w:r w:rsidR="00805687" w:rsidRPr="40D34DD0">
        <w:rPr>
          <w:noProof/>
        </w:rPr>
        <w:t>(Kramer, 2023; Schillings et al., 2020)</w:t>
      </w:r>
      <w:r w:rsidR="003160D2">
        <w:rPr>
          <w:rFonts w:ascii="Times New Roman" w:eastAsia="Times New Roman" w:hAnsi="Times New Roman" w:cs="Times New Roman"/>
        </w:rPr>
        <w:fldChar w:fldCharType="end"/>
      </w:r>
      <w:r w:rsidR="003160D2" w:rsidRPr="40D34DD0">
        <w:t>.</w:t>
      </w:r>
      <w:r w:rsidR="00581533" w:rsidRPr="40D34DD0">
        <w:t xml:space="preserve"> Students will </w:t>
      </w:r>
      <w:r w:rsidR="00581533" w:rsidRPr="40D34DD0">
        <w:lastRenderedPageBreak/>
        <w:t xml:space="preserve">get to know each other and become more </w:t>
      </w:r>
      <w:r w:rsidR="073A258E" w:rsidRPr="40D34DD0">
        <w:t>comfortable,</w:t>
      </w:r>
      <w:r w:rsidR="00581533" w:rsidRPr="40D34DD0">
        <w:t xml:space="preserve"> which is especially positive for peer </w:t>
      </w:r>
      <w:r w:rsidR="10C5773C" w:rsidRPr="40D34DD0">
        <w:t>feedback</w:t>
      </w:r>
      <w:r w:rsidR="00581533" w:rsidRPr="40D34DD0">
        <w:t>.</w:t>
      </w:r>
      <w:r w:rsidR="003160D2" w:rsidRPr="40D34DD0">
        <w:t xml:space="preserve"> </w:t>
      </w:r>
      <w:r w:rsidR="0030313F" w:rsidRPr="40D34DD0">
        <w:t xml:space="preserve">Incorporating peer </w:t>
      </w:r>
      <w:r w:rsidR="122D8635" w:rsidRPr="40D34DD0">
        <w:t xml:space="preserve">feedback </w:t>
      </w:r>
      <w:r w:rsidR="00AD3498" w:rsidRPr="40D34DD0">
        <w:t>may</w:t>
      </w:r>
      <w:r w:rsidR="0030313F" w:rsidRPr="40D34DD0">
        <w:t xml:space="preserve"> help to rid students of this notion that writing can only ever be done individually and that feedback can only be a corrective process not a collaborative one </w:t>
      </w:r>
      <w:r w:rsidR="0030313F">
        <w:rPr>
          <w:rFonts w:ascii="Times New Roman" w:eastAsia="Times New Roman" w:hAnsi="Times New Roman" w:cs="Times New Roman"/>
        </w:rPr>
        <w:fldChar w:fldCharType="begin"/>
      </w:r>
      <w:r w:rsidR="0030313F">
        <w:rPr>
          <w:rFonts w:ascii="Times New Roman" w:eastAsia="Times New Roman" w:hAnsi="Times New Roman" w:cs="Times New Roman"/>
        </w:rPr>
        <w:instrText xml:space="preserve"> ADDIN EN.CITE &lt;EndNote&gt;&lt;Cite&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0030313F">
        <w:rPr>
          <w:rFonts w:ascii="Times New Roman" w:eastAsia="Times New Roman" w:hAnsi="Times New Roman" w:cs="Times New Roman"/>
        </w:rPr>
        <w:fldChar w:fldCharType="separate"/>
      </w:r>
      <w:r w:rsidR="0030313F" w:rsidRPr="40D34DD0">
        <w:rPr>
          <w:noProof/>
        </w:rPr>
        <w:t>(Kramer, 2023)</w:t>
      </w:r>
      <w:r w:rsidR="0030313F">
        <w:rPr>
          <w:rFonts w:ascii="Times New Roman" w:eastAsia="Times New Roman" w:hAnsi="Times New Roman" w:cs="Times New Roman"/>
        </w:rPr>
        <w:fldChar w:fldCharType="end"/>
      </w:r>
      <w:r w:rsidR="0030313F" w:rsidRPr="40D34DD0">
        <w:t xml:space="preserve">. This was emphasized in a study by </w:t>
      </w:r>
      <w:r w:rsidR="0030313F">
        <w:rPr>
          <w:rFonts w:ascii="Times New Roman" w:eastAsia="Times New Roman" w:hAnsi="Times New Roman" w:cs="Times New Roman"/>
        </w:rPr>
        <w:fldChar w:fldCharType="begin"/>
      </w:r>
      <w:r w:rsidR="0030313F">
        <w:rPr>
          <w:rFonts w:ascii="Times New Roman" w:eastAsia="Times New Roman" w:hAnsi="Times New Roman" w:cs="Times New Roman"/>
        </w:rPr>
        <w:instrText xml:space="preserve"> ADDIN EN.CITE &lt;EndNote&gt;&lt;Cite AuthorYear="1"&gt;&lt;Author&gt;Schillings&lt;/Author&gt;&lt;Year&gt;2020&lt;/Year&gt;&lt;RecNum&gt;133&lt;/RecNum&gt;&lt;DisplayText&gt;Schillings et al. (2020)&lt;/DisplayText&gt;&lt;record&gt;&lt;rec-number&gt;133&lt;/rec-number&gt;&lt;foreign-keys&gt;&lt;key app="EN" db-id="9esdvs50spx25vedwx7vws9qztsrp0ptpwaa" timestamp="1721137435"&gt;133&lt;/key&gt;&lt;/foreign-keys&gt;&lt;ref-type name="Journal Article"&gt;17&lt;/ref-type&gt;&lt;contributors&gt;&lt;authors&gt;&lt;author&gt;Schillings, Marlies&lt;/author&gt;&lt;author&gt;Roebertsen, H.&lt;/author&gt;&lt;author&gt;Savelberg, H.&lt;/author&gt;&lt;author&gt;Whittingham, J.&lt;/author&gt;&lt;author&gt;Dolmans, D.&lt;/author&gt;&lt;/authors&gt;&lt;/contributors&gt;&lt;titles&gt;&lt;title&gt;Peer-to-peer dialogue about teachers’ written feedback enhances students’ understanding on how to improve writing skills&lt;/title&gt;&lt;secondary-title&gt;Educational Studies&lt;/secondary-title&gt;&lt;/titles&gt;&lt;periodical&gt;&lt;full-title&gt;Educational Studies&lt;/full-title&gt;&lt;/periodical&gt;&lt;pages&gt;693-707&lt;/pages&gt;&lt;volume&gt;46&lt;/volume&gt;&lt;number&gt;6&lt;/number&gt;&lt;dates&gt;&lt;year&gt;2020&lt;/year&gt;&lt;pub-dates&gt;&lt;date&gt;2020/11/01&lt;/date&gt;&lt;/pub-dates&gt;&lt;/dates&gt;&lt;publisher&gt;Routledge&lt;/publisher&gt;&lt;isbn&gt;0305-5698&lt;/isbn&gt;&lt;urls&gt;&lt;related-urls&gt;&lt;url&gt;https://doi.org/10.1080/03055698.2019.1651692&lt;/url&gt;&lt;/related-urls&gt;&lt;/urls&gt;&lt;electronic-resource-num&gt;10.1080/03055698.2019.1651692&lt;/electronic-resource-num&gt;&lt;/record&gt;&lt;/Cite&gt;&lt;/EndNote&gt;</w:instrText>
      </w:r>
      <w:r w:rsidR="0030313F">
        <w:rPr>
          <w:rFonts w:ascii="Times New Roman" w:eastAsia="Times New Roman" w:hAnsi="Times New Roman" w:cs="Times New Roman"/>
        </w:rPr>
        <w:fldChar w:fldCharType="separate"/>
      </w:r>
      <w:r w:rsidR="0030313F" w:rsidRPr="40D34DD0">
        <w:rPr>
          <w:noProof/>
        </w:rPr>
        <w:t>Schillings et al. (2020)</w:t>
      </w:r>
      <w:r w:rsidR="0030313F">
        <w:rPr>
          <w:rFonts w:ascii="Times New Roman" w:eastAsia="Times New Roman" w:hAnsi="Times New Roman" w:cs="Times New Roman"/>
        </w:rPr>
        <w:fldChar w:fldCharType="end"/>
      </w:r>
      <w:r w:rsidR="0030313F" w:rsidRPr="40D34DD0">
        <w:t xml:space="preserve">, where they found that students may not ask each other for help or feedback often, but having a chance to discuss with peers </w:t>
      </w:r>
      <w:r w:rsidR="00817C59" w:rsidRPr="40D34DD0">
        <w:t>may help improv</w:t>
      </w:r>
      <w:r w:rsidRPr="40D34DD0">
        <w:t>e their work.</w:t>
      </w:r>
      <w:r w:rsidR="00653AF7" w:rsidRPr="40D34DD0">
        <w:t xml:space="preserve"> </w:t>
      </w:r>
      <w:r w:rsidR="004B5607" w:rsidRPr="40D34DD0">
        <w:t xml:space="preserve">There should also be emphasis in collaboration on peer </w:t>
      </w:r>
      <w:r w:rsidR="11DAEABB" w:rsidRPr="40D34DD0">
        <w:t>feedback</w:t>
      </w:r>
      <w:r w:rsidR="004B5607" w:rsidRPr="40D34DD0">
        <w:t xml:space="preserve"> </w:t>
      </w:r>
      <w:r w:rsidR="713146C1" w:rsidRPr="40D34DD0">
        <w:t xml:space="preserve">in </w:t>
      </w:r>
      <w:r w:rsidR="004B5607" w:rsidRPr="40D34DD0">
        <w:t>that this is an opportunity to respond to peers work in ways that will help them improve and not just to critici</w:t>
      </w:r>
      <w:r w:rsidR="1FFA49D0" w:rsidRPr="40D34DD0">
        <w:t>s</w:t>
      </w:r>
      <w:r w:rsidR="004B5607" w:rsidRPr="40D34DD0">
        <w:t>e or review the work</w:t>
      </w:r>
      <w:r w:rsidR="00BB22F9" w:rsidRPr="40D34DD0">
        <w:t xml:space="preserve"> </w:t>
      </w:r>
      <w:r w:rsidR="00BB22F9">
        <w:rPr>
          <w:rFonts w:ascii="Times New Roman" w:eastAsia="Times New Roman" w:hAnsi="Times New Roman" w:cs="Times New Roman"/>
        </w:rPr>
        <w:fldChar w:fldCharType="begin"/>
      </w:r>
      <w:r w:rsidR="00BB22F9">
        <w:rPr>
          <w:rFonts w:ascii="Times New Roman" w:eastAsia="Times New Roman" w:hAnsi="Times New Roman" w:cs="Times New Roman"/>
        </w:rPr>
        <w:instrText xml:space="preserve"> ADDIN EN.CITE &lt;EndNote&gt;&lt;Cite&gt;&lt;Author&gt;Halasek&lt;/Author&gt;&lt;Year&gt;2023&lt;/Year&gt;&lt;RecNum&gt;135&lt;/RecNum&gt;&lt;DisplayText&gt;(Halasek, 2023)&lt;/DisplayText&gt;&lt;record&gt;&lt;rec-number&gt;135&lt;/rec-number&gt;&lt;foreign-keys&gt;&lt;key app="EN" db-id="9esdvs50spx25vedwx7vws9qztsrp0ptpwaa" timestamp="1721143133"&gt;135&lt;/key&gt;&lt;/foreign-keys&gt;&lt;ref-type name="Book Section"&gt;5&lt;/ref-type&gt;&lt;contributors&gt;&lt;authors&gt;&lt;author&gt;Halasek, Kay&lt;/author&gt;&lt;/authors&gt;&lt;secondary-authors&gt;&lt;author&gt;Jackson, Phoebe&lt;/author&gt;&lt;author&gt;Weaver, Christopher C&lt;/author&gt;&lt;/secondary-authors&gt;&lt;/contributors&gt;&lt;titles&gt;&lt;title&gt;Interrogating Peer Review as “Proxy:” Reframing Peer Response within Connective Practice&lt;/title&gt;&lt;secondary-title&gt;Rethinking Peer Review: Critical Reflections on a Pedagogical Practice&lt;/secondary-title&gt;&lt;/titles&gt;&lt;section&gt;4&lt;/section&gt;&lt;dates&gt;&lt;year&gt;2023&lt;/year&gt;&lt;/dates&gt;&lt;pub-location&gt;University Press of Colorado&lt;/pub-location&gt;&lt;publisher&gt;WAC Clearinghouse&lt;/publisher&gt;&lt;isbn&gt;1646425030&lt;/isbn&gt;&lt;urls&gt;&lt;/urls&gt;&lt;/record&gt;&lt;/Cite&gt;&lt;/EndNote&gt;</w:instrText>
      </w:r>
      <w:r w:rsidR="00BB22F9">
        <w:rPr>
          <w:rFonts w:ascii="Times New Roman" w:eastAsia="Times New Roman" w:hAnsi="Times New Roman" w:cs="Times New Roman"/>
        </w:rPr>
        <w:fldChar w:fldCharType="separate"/>
      </w:r>
      <w:r w:rsidR="00BB22F9" w:rsidRPr="40D34DD0">
        <w:rPr>
          <w:noProof/>
        </w:rPr>
        <w:t>(Halasek, 2023)</w:t>
      </w:r>
      <w:r w:rsidR="00BB22F9">
        <w:rPr>
          <w:rFonts w:ascii="Times New Roman" w:eastAsia="Times New Roman" w:hAnsi="Times New Roman" w:cs="Times New Roman"/>
        </w:rPr>
        <w:fldChar w:fldCharType="end"/>
      </w:r>
      <w:r w:rsidR="00BB22F9" w:rsidRPr="40D34DD0">
        <w:t>.</w:t>
      </w:r>
      <w:r w:rsidR="0048302C" w:rsidRPr="40D34DD0">
        <w:t xml:space="preserve"> Collabor</w:t>
      </w:r>
      <w:r w:rsidR="002B37B3" w:rsidRPr="40D34DD0">
        <w:t>a</w:t>
      </w:r>
      <w:r w:rsidR="0048302C" w:rsidRPr="40D34DD0">
        <w:t>tion may also</w:t>
      </w:r>
      <w:r w:rsidR="000C0DA1" w:rsidRPr="40D34DD0">
        <w:t xml:space="preserve"> give a sense of con</w:t>
      </w:r>
      <w:r w:rsidR="002B37B3" w:rsidRPr="40D34DD0">
        <w:t>t</w:t>
      </w:r>
      <w:r w:rsidR="000C0DA1" w:rsidRPr="40D34DD0">
        <w:t xml:space="preserve">rol and responsibility to the students who are engaged in peer </w:t>
      </w:r>
      <w:r w:rsidR="0A7C60E9" w:rsidRPr="40D34DD0">
        <w:t>feedback</w:t>
      </w:r>
      <w:r w:rsidR="000C0DA1" w:rsidRPr="40D34DD0">
        <w:t xml:space="preserve"> to not only complete the work they must do, but also</w:t>
      </w:r>
      <w:r w:rsidR="002B37B3" w:rsidRPr="40D34DD0">
        <w:t xml:space="preserve"> take the task seriously for their peers (</w:t>
      </w:r>
      <w:r w:rsidR="002B37B3">
        <w:rPr>
          <w:rFonts w:ascii="Times New Roman" w:eastAsia="Times New Roman" w:hAnsi="Times New Roman" w:cs="Times New Roman"/>
        </w:rPr>
        <w:fldChar w:fldCharType="begin">
          <w:fldData xml:space="preserve">PEVuZE5vdGU+PENpdGU+PEF1dGhvcj5OaWNvbDwvQXV0aG9yPjxZZWFyPjIwMTQ8L1llYXI+PFJl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</w:fldData>
        </w:fldChar>
      </w:r>
      <w:r w:rsidR="002B37B3">
        <w:rPr>
          <w:rFonts w:ascii="Times New Roman" w:eastAsia="Times New Roman" w:hAnsi="Times New Roman" w:cs="Times New Roman"/>
        </w:rPr>
        <w:instrText xml:space="preserve"> ADDIN EN.CITE </w:instrText>
      </w:r>
      <w:r w:rsidR="002B37B3">
        <w:rPr>
          <w:rFonts w:ascii="Times New Roman" w:eastAsia="Times New Roman" w:hAnsi="Times New Roman" w:cs="Times New Roman"/>
        </w:rPr>
        <w:fldChar w:fldCharType="begin">
          <w:fldData xml:space="preserve">PEVuZE5vdGU+PENpdGU+PEF1dGhvcj5OaWNvbDwvQXV0aG9yPjxZZWFyPjIwMTQ8L1llYXI+PFJl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</w:fldData>
        </w:fldChar>
      </w:r>
      <w:r w:rsidR="002B37B3">
        <w:rPr>
          <w:rFonts w:ascii="Times New Roman" w:eastAsia="Times New Roman" w:hAnsi="Times New Roman" w:cs="Times New Roman"/>
        </w:rPr>
        <w:instrText xml:space="preserve"> ADDIN EN.CITE.DATA </w:instrText>
      </w:r>
      <w:r w:rsidR="002B37B3">
        <w:rPr>
          <w:rFonts w:ascii="Times New Roman" w:eastAsia="Times New Roman" w:hAnsi="Times New Roman" w:cs="Times New Roman"/>
        </w:rPr>
      </w:r>
      <w:r w:rsidR="002B37B3">
        <w:rPr>
          <w:rFonts w:ascii="Times New Roman" w:eastAsia="Times New Roman" w:hAnsi="Times New Roman" w:cs="Times New Roman"/>
        </w:rPr>
        <w:fldChar w:fldCharType="end"/>
      </w:r>
      <w:r w:rsidR="002B37B3">
        <w:rPr>
          <w:rFonts w:ascii="Times New Roman" w:eastAsia="Times New Roman" w:hAnsi="Times New Roman" w:cs="Times New Roman"/>
        </w:rPr>
      </w:r>
      <w:r w:rsidR="002B37B3">
        <w:rPr>
          <w:rFonts w:ascii="Times New Roman" w:eastAsia="Times New Roman" w:hAnsi="Times New Roman" w:cs="Times New Roman"/>
        </w:rPr>
        <w:fldChar w:fldCharType="separate"/>
      </w:r>
      <w:r w:rsidR="002B37B3" w:rsidRPr="40D34DD0">
        <w:rPr>
          <w:noProof/>
        </w:rPr>
        <w:t>Nicol et al., 2014)</w:t>
      </w:r>
      <w:r w:rsidR="002B37B3">
        <w:rPr>
          <w:rFonts w:ascii="Times New Roman" w:eastAsia="Times New Roman" w:hAnsi="Times New Roman" w:cs="Times New Roman"/>
        </w:rPr>
        <w:fldChar w:fldCharType="end"/>
      </w:r>
    </w:p>
    <w:p w14:paraId="4D2106D4" w14:textId="61E7B86D" w:rsidR="00FC5790" w:rsidRDefault="002C3045" w:rsidP="44CEB5EF">
      <w:pPr>
        <w:jc w:val="both"/>
        <w:rPr>
          <w:i/>
          <w:iCs/>
        </w:rPr>
      </w:pPr>
      <w:r w:rsidRPr="44CEB5EF">
        <w:rPr>
          <w:i/>
          <w:iCs/>
        </w:rPr>
        <w:t>In reflection</w:t>
      </w:r>
    </w:p>
    <w:p w14:paraId="642620FA" w14:textId="1030BFAF" w:rsidR="00C27B1B" w:rsidRDefault="008247D6" w:rsidP="44CEB5EF">
      <w:pPr>
        <w:jc w:val="both"/>
      </w:pPr>
      <w:r w:rsidRPr="40D34DD0">
        <w:t xml:space="preserve">     </w:t>
      </w:r>
      <w:r w:rsidR="009A46EF" w:rsidRPr="40D34DD0">
        <w:t xml:space="preserve">Peer </w:t>
      </w:r>
      <w:r w:rsidR="05A34E53" w:rsidRPr="40D34DD0">
        <w:t>feedback</w:t>
      </w:r>
      <w:r w:rsidR="009A46EF" w:rsidRPr="40D34DD0">
        <w:t xml:space="preserve"> may </w:t>
      </w:r>
      <w:r w:rsidR="002062E4" w:rsidRPr="40D34DD0">
        <w:t xml:space="preserve">offer opportunities for </w:t>
      </w:r>
      <w:r w:rsidR="75B97449" w:rsidRPr="40D34DD0">
        <w:t>students</w:t>
      </w:r>
      <w:r w:rsidR="002062E4" w:rsidRPr="40D34DD0">
        <w:t xml:space="preserve"> to reflect on this process </w:t>
      </w:r>
      <w:r w:rsidR="361F484E" w:rsidRPr="40D34DD0">
        <w:t>which may</w:t>
      </w:r>
      <w:r w:rsidR="002062E4" w:rsidRPr="40D34DD0">
        <w:t xml:space="preserve"> help with writing improvement. </w:t>
      </w:r>
      <w:r w:rsidR="004C3C30" w:rsidRPr="40D34DD0">
        <w:t xml:space="preserve">It is not just the feedback that can be helpful, but students will need to reflect and justify </w:t>
      </w:r>
      <w:r w:rsidR="002C4561" w:rsidRPr="40D34DD0">
        <w:t xml:space="preserve">their reasons behind what they have written and also their reasons behind the feedback they have provided </w:t>
      </w:r>
      <w:r w:rsidR="002C4561">
        <w:rPr>
          <w:rFonts w:ascii="Times New Roman" w:eastAsia="Times New Roman" w:hAnsi="Times New Roman" w:cs="Times New Roman"/>
        </w:rPr>
        <w:fldChar w:fldCharType="begin"/>
      </w:r>
      <w:r w:rsidR="002C4561">
        <w:rPr>
          <w:rFonts w:ascii="Times New Roman" w:eastAsia="Times New Roman" w:hAnsi="Times New Roman" w:cs="Times New Roman"/>
        </w:rPr>
        <w:instrText xml:space="preserve"> ADDIN EN.CITE &lt;EndNote&gt;&lt;Cite&gt;&lt;Author&gt;Liu&lt;/Author&gt;&lt;Year&gt;2006&lt;/Year&gt;&lt;RecNum&gt;139&lt;/RecNum&gt;&lt;DisplayText&gt;(Liu &amp;amp; Carless, 2006)&lt;/DisplayText&gt;&lt;record&gt;&lt;rec-number&gt;139&lt;/rec-number&gt;&lt;foreign-keys&gt;&lt;key app="EN" db-id="9esdvs50spx25vedwx7vws9qztsrp0ptpwaa" timestamp="1721675238"&gt;139&lt;/key&gt;&lt;/foreign-keys&gt;&lt;ref-type name="Journal Article"&gt;17&lt;/ref-type&gt;&lt;contributors&gt;&lt;authors&gt;&lt;author&gt;Liu, Ngar-Fun&lt;/author&gt;&lt;author&gt;Carless, David&lt;/author&gt;&lt;/authors&gt;&lt;/contributors&gt;&lt;titles&gt;&lt;title&gt;Peer feedback: the learning element of peer assessment&lt;/title&gt;&lt;secondary-title&gt;Teaching in higher education&lt;/secondary-title&gt;&lt;/titles&gt;&lt;periodical&gt;&lt;full-title&gt;Teaching in Higher Education&lt;/full-title&gt;&lt;/periodical&gt;&lt;pages&gt;279-290&lt;/pages&gt;&lt;volume&gt;11&lt;/volume&gt;&lt;number&gt;3&lt;/number&gt;&lt;keywords&gt;&lt;keyword&gt;Attitude Measures&lt;/keyword&gt;&lt;keyword&gt;College Faculty&lt;/keyword&gt;&lt;keyword&gt;College Students&lt;/keyword&gt;&lt;keyword&gt;Evaluation Methods&lt;/keyword&gt;&lt;keyword&gt;Feedback&lt;/keyword&gt;&lt;keyword&gt;Foreign Countries&lt;/keyword&gt;&lt;keyword&gt;Grades (Scholastic)&lt;/keyword&gt;&lt;keyword&gt;Hong Kong&lt;/keyword&gt;&lt;keyword&gt;Peer Evaluation&lt;/keyword&gt;&lt;keyword&gt;Questionnaires&lt;/keyword&gt;&lt;keyword&gt;Resistance (Psychology)&lt;/keyword&gt;&lt;keyword&gt;Student Evaluation&lt;/keyword&gt;&lt;/keywords&gt;&lt;dates&gt;&lt;year&gt;2006&lt;/year&gt;&lt;/dates&gt;&lt;publisher&gt;Taylor &amp;amp; Francis Group&lt;/publisher&gt;&lt;isbn&gt;1356-2517&lt;/isbn&gt;&lt;urls&gt;&lt;related-urls&gt;&lt;url&gt;https://go.exlibris.link/x8BqYLTn&lt;/url&gt;&lt;/related-urls&gt;&lt;/urls&gt;&lt;electronic-resource-num&gt;10.1080/13562510600680582&lt;/electronic-resource-num&gt;&lt;language&gt;English&lt;/language&gt;&lt;/record&gt;&lt;/Cite&gt;&lt;/EndNote&gt;</w:instrText>
      </w:r>
      <w:r w:rsidR="002C4561">
        <w:rPr>
          <w:rFonts w:ascii="Times New Roman" w:eastAsia="Times New Roman" w:hAnsi="Times New Roman" w:cs="Times New Roman"/>
        </w:rPr>
        <w:fldChar w:fldCharType="separate"/>
      </w:r>
      <w:r w:rsidR="002C4561" w:rsidRPr="40D34DD0">
        <w:rPr>
          <w:noProof/>
        </w:rPr>
        <w:t>(Liu &amp; Carless, 2006)</w:t>
      </w:r>
      <w:r w:rsidR="002C4561">
        <w:rPr>
          <w:rFonts w:ascii="Times New Roman" w:eastAsia="Times New Roman" w:hAnsi="Times New Roman" w:cs="Times New Roman"/>
        </w:rPr>
        <w:fldChar w:fldCharType="end"/>
      </w:r>
      <w:r w:rsidR="002C4561" w:rsidRPr="40D34DD0">
        <w:t xml:space="preserve">. </w:t>
      </w:r>
      <w:r w:rsidR="00406046" w:rsidRPr="40D34DD0">
        <w:t xml:space="preserve">With this kind of </w:t>
      </w:r>
      <w:r w:rsidR="708D7724" w:rsidRPr="40D34DD0">
        <w:t>perspective,</w:t>
      </w:r>
      <w:r w:rsidR="00406046" w:rsidRPr="40D34DD0">
        <w:t xml:space="preserve"> it may offer students the chance to think deeper about what they are reading, improve critical thinking and even make them more self-critical and able to take in feedback</w:t>
      </w:r>
      <w:r w:rsidR="00A8517F" w:rsidRPr="40D34DD0">
        <w:t xml:space="preserve"> </w:t>
      </w:r>
      <w:r w:rsidR="00A8517F">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A8517F">
        <w:rPr>
          <w:rFonts w:ascii="Times New Roman" w:eastAsia="Times New Roman" w:hAnsi="Times New Roman" w:cs="Times New Roman"/>
        </w:rPr>
        <w:instrText xml:space="preserve"> ADDIN EN.CITE </w:instrText>
      </w:r>
      <w:r w:rsidR="00A8517F">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A8517F">
        <w:rPr>
          <w:rFonts w:ascii="Times New Roman" w:eastAsia="Times New Roman" w:hAnsi="Times New Roman" w:cs="Times New Roman"/>
        </w:rPr>
        <w:instrText xml:space="preserve"> ADDIN EN.CITE.DATA </w:instrText>
      </w:r>
      <w:r w:rsidR="00A8517F">
        <w:rPr>
          <w:rFonts w:ascii="Times New Roman" w:eastAsia="Times New Roman" w:hAnsi="Times New Roman" w:cs="Times New Roman"/>
        </w:rPr>
      </w:r>
      <w:r w:rsidR="00A8517F">
        <w:rPr>
          <w:rFonts w:ascii="Times New Roman" w:eastAsia="Times New Roman" w:hAnsi="Times New Roman" w:cs="Times New Roman"/>
        </w:rPr>
        <w:fldChar w:fldCharType="end"/>
      </w:r>
      <w:r w:rsidR="00A8517F">
        <w:rPr>
          <w:rFonts w:ascii="Times New Roman" w:eastAsia="Times New Roman" w:hAnsi="Times New Roman" w:cs="Times New Roman"/>
        </w:rPr>
      </w:r>
      <w:r w:rsidR="00A8517F">
        <w:rPr>
          <w:rFonts w:ascii="Times New Roman" w:eastAsia="Times New Roman" w:hAnsi="Times New Roman" w:cs="Times New Roman"/>
        </w:rPr>
        <w:fldChar w:fldCharType="separate"/>
      </w:r>
      <w:r w:rsidR="00A8517F" w:rsidRPr="40D34DD0">
        <w:rPr>
          <w:noProof/>
        </w:rPr>
        <w:t>(Dar et al., 2014)</w:t>
      </w:r>
      <w:r w:rsidR="00A8517F">
        <w:rPr>
          <w:rFonts w:ascii="Times New Roman" w:eastAsia="Times New Roman" w:hAnsi="Times New Roman" w:cs="Times New Roman"/>
        </w:rPr>
        <w:fldChar w:fldCharType="end"/>
      </w:r>
      <w:r w:rsidR="00A8517F" w:rsidRPr="40D34DD0">
        <w:t>.</w:t>
      </w:r>
      <w:r w:rsidR="00406046" w:rsidRPr="40D34DD0">
        <w:t xml:space="preserve"> </w:t>
      </w:r>
      <w:r w:rsidR="00925189" w:rsidRPr="40D34DD0">
        <w:t>A s</w:t>
      </w:r>
      <w:r w:rsidR="00406046" w:rsidRPr="40D34DD0">
        <w:t>tudy done by</w:t>
      </w:r>
      <w:r w:rsidR="00925189" w:rsidRPr="40D34DD0">
        <w:t xml:space="preserve"> </w:t>
      </w:r>
      <w:r w:rsidR="00925189">
        <w:rPr>
          <w:rFonts w:ascii="Times New Roman" w:eastAsia="Times New Roman" w:hAnsi="Times New Roman" w:cs="Times New Roman"/>
        </w:rPr>
        <w:fldChar w:fldCharType="begin">
          <w:fldData xml:space="preserve">PEVuZE5vdGU+PENpdGUgQXV0aG9yWWVhcj0iMSI+PEF1dGhvcj5OaWNvbDwvQXV0aG9yPjxZZWFy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=
</w:fldData>
        </w:fldChar>
      </w:r>
      <w:r w:rsidR="00925189">
        <w:rPr>
          <w:rFonts w:ascii="Times New Roman" w:eastAsia="Times New Roman" w:hAnsi="Times New Roman" w:cs="Times New Roman"/>
        </w:rPr>
        <w:instrText xml:space="preserve"> ADDIN EN.CITE </w:instrText>
      </w:r>
      <w:r w:rsidR="00925189">
        <w:rPr>
          <w:rFonts w:ascii="Times New Roman" w:eastAsia="Times New Roman" w:hAnsi="Times New Roman" w:cs="Times New Roman"/>
        </w:rPr>
        <w:fldChar w:fldCharType="begin">
          <w:fldData xml:space="preserve">PEVuZE5vdGU+PENpdGUgQXV0aG9yWWVhcj0iMSI+PEF1dGhvcj5OaWNvbDwvQXV0aG9yPjxZZWFy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=
</w:fldData>
        </w:fldChar>
      </w:r>
      <w:r w:rsidR="00925189">
        <w:rPr>
          <w:rFonts w:ascii="Times New Roman" w:eastAsia="Times New Roman" w:hAnsi="Times New Roman" w:cs="Times New Roman"/>
        </w:rPr>
        <w:instrText xml:space="preserve"> ADDIN EN.CITE.DATA </w:instrText>
      </w:r>
      <w:r w:rsidR="00925189">
        <w:rPr>
          <w:rFonts w:ascii="Times New Roman" w:eastAsia="Times New Roman" w:hAnsi="Times New Roman" w:cs="Times New Roman"/>
        </w:rPr>
      </w:r>
      <w:r w:rsidR="00925189">
        <w:rPr>
          <w:rFonts w:ascii="Times New Roman" w:eastAsia="Times New Roman" w:hAnsi="Times New Roman" w:cs="Times New Roman"/>
        </w:rPr>
        <w:fldChar w:fldCharType="end"/>
      </w:r>
      <w:r w:rsidR="00925189">
        <w:rPr>
          <w:rFonts w:ascii="Times New Roman" w:eastAsia="Times New Roman" w:hAnsi="Times New Roman" w:cs="Times New Roman"/>
        </w:rPr>
      </w:r>
      <w:r w:rsidR="00925189">
        <w:rPr>
          <w:rFonts w:ascii="Times New Roman" w:eastAsia="Times New Roman" w:hAnsi="Times New Roman" w:cs="Times New Roman"/>
        </w:rPr>
        <w:fldChar w:fldCharType="separate"/>
      </w:r>
      <w:r w:rsidR="00925189" w:rsidRPr="40D34DD0">
        <w:rPr>
          <w:noProof/>
        </w:rPr>
        <w:t>Nicol et al. (2014)</w:t>
      </w:r>
      <w:r w:rsidR="00925189">
        <w:rPr>
          <w:rFonts w:ascii="Times New Roman" w:eastAsia="Times New Roman" w:hAnsi="Times New Roman" w:cs="Times New Roman"/>
        </w:rPr>
        <w:fldChar w:fldCharType="end"/>
      </w:r>
      <w:r w:rsidR="00406046" w:rsidRPr="40D34DD0">
        <w:t xml:space="preserve"> found that students believe this is helpful and that they had revised their work because this process allowed them to think beyond what they had produced and opened up new ways of thinking and inquiry.</w:t>
      </w:r>
    </w:p>
    <w:p w14:paraId="52F92695" w14:textId="787689D4" w:rsidR="00406046" w:rsidRDefault="00C27B1B" w:rsidP="44CEB5EF">
      <w:pPr>
        <w:jc w:val="both"/>
      </w:pPr>
      <w:r w:rsidRPr="44CEB5EF">
        <w:t xml:space="preserve">     Peer </w:t>
      </w:r>
      <w:r w:rsidR="71B42F4A" w:rsidRPr="44CEB5EF">
        <w:t>feedback</w:t>
      </w:r>
      <w:r w:rsidRPr="44CEB5EF">
        <w:t xml:space="preserve"> brings with it many benefits to students that range from</w:t>
      </w:r>
      <w:r w:rsidR="00406046" w:rsidRPr="44CEB5EF">
        <w:t xml:space="preserve"> skill</w:t>
      </w:r>
      <w:r w:rsidR="0042709D" w:rsidRPr="44CEB5EF">
        <w:t xml:space="preserve"> development</w:t>
      </w:r>
      <w:r w:rsidR="00406046" w:rsidRPr="44CEB5EF">
        <w:t xml:space="preserve"> such as reflection, listening to and acting on</w:t>
      </w:r>
      <w:r w:rsidR="0042709D" w:rsidRPr="44CEB5EF">
        <w:t xml:space="preserve"> and justifying</w:t>
      </w:r>
      <w:r w:rsidR="00406046" w:rsidRPr="44CEB5EF">
        <w:t xml:space="preserve"> feedback</w:t>
      </w:r>
      <w:r w:rsidR="00E51AA8" w:rsidRPr="44CEB5EF">
        <w:t xml:space="preserve">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gt;&lt;Author&gt;Liu&lt;/Author&gt;&lt;Year&gt;2006&lt;/Year&gt;&lt;RecNum&gt;139&lt;/RecNum&gt;&lt;DisplayText&gt;(Liu &amp;amp; Carless, 2006)&lt;/DisplayText&gt;&lt;record&gt;&lt;rec-number&gt;139&lt;/rec-number&gt;&lt;foreign-keys&gt;&lt;key app="EN" db-id="9esdvs50spx25vedwx7vws9qztsrp0ptpwaa" timestamp="1721675238"&gt;139&lt;/key&gt;&lt;/foreign-keys&gt;&lt;ref-type name="Journal Article"&gt;17&lt;/ref-type&gt;&lt;contributors&gt;&lt;authors&gt;&lt;author&gt;Liu, Ngar-Fun&lt;/author&gt;&lt;author&gt;Carless, David&lt;/author&gt;&lt;/authors&gt;&lt;/contributors&gt;&lt;titles&gt;&lt;title&gt;Peer feedback: the learning element of peer assessment&lt;/title&gt;&lt;secondary-title&gt;Teaching in higher education&lt;/secondary-title&gt;&lt;/titles&gt;&lt;periodical&gt;&lt;full-title&gt;Teaching in Higher Education&lt;/full-title&gt;&lt;/periodical&gt;&lt;pages&gt;279-290&lt;/pages&gt;&lt;volume&gt;11&lt;/volume&gt;&lt;number&gt;3&lt;/number&gt;&lt;keywords&gt;&lt;keyword&gt;Attitude Measures&lt;/keyword&gt;&lt;keyword&gt;College Faculty&lt;/keyword&gt;&lt;keyword&gt;College Students&lt;/keyword&gt;&lt;keyword&gt;Evaluation Methods&lt;/keyword&gt;&lt;keyword&gt;Feedback&lt;/keyword&gt;&lt;keyword&gt;Foreign Countries&lt;/keyword&gt;&lt;keyword&gt;Grades (Scholastic)&lt;/keyword&gt;&lt;keyword&gt;Hong Kong&lt;/keyword&gt;&lt;keyword&gt;Peer Evaluation&lt;/keyword&gt;&lt;keyword&gt;Questionnaires&lt;/keyword&gt;&lt;keyword&gt;Resistance (Psychology)&lt;/keyword&gt;&lt;keyword&gt;Student Evaluation&lt;/keyword&gt;&lt;/keywords&gt;&lt;dates&gt;&lt;year&gt;2006&lt;/year&gt;&lt;/dates&gt;&lt;publisher&gt;Taylor &amp;amp; Francis Group&lt;/publisher&gt;&lt;isbn&gt;1356-2517&lt;/isbn&gt;&lt;urls&gt;&lt;related-urls&gt;&lt;url&gt;https://go.exlibris.link/x8BqYLTn&lt;/url&gt;&lt;/related-urls&gt;&lt;/urls&gt;&lt;electronic-resource-num&gt;10.1080/13562510600680582&lt;/electronic-resource-num&gt;&lt;language&gt;English&lt;/language&gt;&lt;/record&gt;&lt;/Cite&gt;&lt;/EndNote&gt;</w:instrText>
      </w:r>
      <w:r w:rsidRPr="44CEB5EF">
        <w:rPr>
          <w:rFonts w:ascii="Times New Roman" w:eastAsia="Times New Roman" w:hAnsi="Times New Roman" w:cs="Times New Roman"/>
        </w:rPr>
        <w:fldChar w:fldCharType="separate"/>
      </w:r>
      <w:r w:rsidR="0042709D" w:rsidRPr="44CEB5EF">
        <w:rPr>
          <w:noProof/>
        </w:rPr>
        <w:t>(Liu &amp; Carless, 2006)</w:t>
      </w:r>
      <w:r w:rsidRPr="44CEB5EF">
        <w:rPr>
          <w:rFonts w:ascii="Times New Roman" w:eastAsia="Times New Roman" w:hAnsi="Times New Roman" w:cs="Times New Roman"/>
        </w:rPr>
        <w:fldChar w:fldCharType="end"/>
      </w:r>
      <w:r w:rsidR="00E51AA8" w:rsidRPr="44CEB5EF">
        <w:t xml:space="preserve"> as well as reduction of anxiety and heightened collaboration</w:t>
      </w:r>
      <w:r w:rsidR="00B650D5" w:rsidRPr="44CEB5EF">
        <w:t xml:space="preserve"> and discussion</w:t>
      </w:r>
      <w:r w:rsidR="00E51AA8" w:rsidRPr="44CEB5EF">
        <w:t>. It also</w:t>
      </w:r>
      <w:r w:rsidR="00B650D5" w:rsidRPr="44CEB5EF">
        <w:t xml:space="preserve"> encourages structural improvements to academic writing.</w:t>
      </w:r>
      <w:r w:rsidR="00FF71C2" w:rsidRPr="44CEB5EF">
        <w:t xml:space="preserve"> However, the literature shows that there are some considerations that need to be made when incorporating peer </w:t>
      </w:r>
      <w:r w:rsidR="4995B6A4" w:rsidRPr="44CEB5EF">
        <w:t>feedback</w:t>
      </w:r>
      <w:r w:rsidR="00FF71C2" w:rsidRPr="44CEB5EF">
        <w:t xml:space="preserve"> into classrooms</w:t>
      </w:r>
      <w:r w:rsidR="004072B8" w:rsidRPr="44CEB5EF">
        <w:t xml:space="preserve"> to mitigate any challenges that may arise.</w:t>
      </w:r>
    </w:p>
    <w:p w14:paraId="032B88DB" w14:textId="549F639F" w:rsidR="002C3045" w:rsidRDefault="00594E59" w:rsidP="44CEB5EF">
      <w:pPr>
        <w:jc w:val="both"/>
      </w:pPr>
      <w:r w:rsidRPr="44CEB5EF">
        <w:rPr>
          <w:b/>
          <w:bCs/>
        </w:rPr>
        <w:t>Challenges</w:t>
      </w:r>
    </w:p>
    <w:p w14:paraId="3A045DB9" w14:textId="478DF585" w:rsidR="00594E59" w:rsidRDefault="00594E59" w:rsidP="44CEB5EF">
      <w:pPr>
        <w:jc w:val="both"/>
      </w:pPr>
      <w:r w:rsidRPr="44CEB5EF">
        <w:rPr>
          <w:i/>
          <w:iCs/>
        </w:rPr>
        <w:t>In preparation</w:t>
      </w:r>
    </w:p>
    <w:p w14:paraId="1FC5EA06" w14:textId="67672C42" w:rsidR="008247D6" w:rsidRDefault="00765B5A" w:rsidP="44CEB5EF">
      <w:pPr>
        <w:jc w:val="both"/>
      </w:pPr>
      <w:r w:rsidRPr="40D34DD0">
        <w:t xml:space="preserve">     </w:t>
      </w:r>
      <w:r w:rsidR="00594E59" w:rsidRPr="40D34DD0">
        <w:t xml:space="preserve">While the benefits to peer </w:t>
      </w:r>
      <w:r w:rsidR="6B441C4E" w:rsidRPr="40D34DD0">
        <w:t>feedback</w:t>
      </w:r>
      <w:r w:rsidR="00594E59" w:rsidRPr="40D34DD0">
        <w:t xml:space="preserve"> are substantial</w:t>
      </w:r>
      <w:r w:rsidR="0007704E" w:rsidRPr="40D34DD0">
        <w:t xml:space="preserve">, this does not mean that it is an easy task to incorporate it into classrooms. Authors agree that there is preparation that needs to occur </w:t>
      </w:r>
      <w:r w:rsidR="00807D52" w:rsidRPr="40D34DD0">
        <w:t xml:space="preserve">if it is to help students improve </w:t>
      </w:r>
      <w:r w:rsidR="00807D52">
        <w:rPr>
          <w:rFonts w:ascii="Times New Roman" w:eastAsia="Times New Roman" w:hAnsi="Times New Roman" w:cs="Times New Roman"/>
        </w:rPr>
        <w:fldChar w:fldCharType="begin">
          <w:fldData xml:space="preserve">PEVuZE5vdGU+PENpdGU+PEF1dGhvcj5LcmFtZXI8L0F1dGhvcj48WWVhcj4yMDIzPC9ZZWFyPjxS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</w:fldData>
        </w:fldChar>
      </w:r>
      <w:r w:rsidR="00807D52">
        <w:rPr>
          <w:rFonts w:ascii="Times New Roman" w:eastAsia="Times New Roman" w:hAnsi="Times New Roman" w:cs="Times New Roman"/>
        </w:rPr>
        <w:instrText xml:space="preserve"> ADDIN EN.CITE </w:instrText>
      </w:r>
      <w:r w:rsidR="00807D52">
        <w:rPr>
          <w:rFonts w:ascii="Times New Roman" w:eastAsia="Times New Roman" w:hAnsi="Times New Roman" w:cs="Times New Roman"/>
        </w:rPr>
        <w:fldChar w:fldCharType="begin">
          <w:fldData xml:space="preserve">PEVuZE5vdGU+PENpdGU+PEF1dGhvcj5LcmFtZXI8L0F1dGhvcj48WWVhcj4yMDIzPC9ZZWFyPjxS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</w:fldData>
        </w:fldChar>
      </w:r>
      <w:r w:rsidR="00807D52">
        <w:rPr>
          <w:rFonts w:ascii="Times New Roman" w:eastAsia="Times New Roman" w:hAnsi="Times New Roman" w:cs="Times New Roman"/>
        </w:rPr>
        <w:instrText xml:space="preserve"> ADDIN EN.CITE.DATA </w:instrText>
      </w:r>
      <w:r w:rsidR="00807D52">
        <w:rPr>
          <w:rFonts w:ascii="Times New Roman" w:eastAsia="Times New Roman" w:hAnsi="Times New Roman" w:cs="Times New Roman"/>
        </w:rPr>
      </w:r>
      <w:r w:rsidR="00807D52">
        <w:rPr>
          <w:rFonts w:ascii="Times New Roman" w:eastAsia="Times New Roman" w:hAnsi="Times New Roman" w:cs="Times New Roman"/>
        </w:rPr>
        <w:fldChar w:fldCharType="end"/>
      </w:r>
      <w:r w:rsidR="00807D52">
        <w:rPr>
          <w:rFonts w:ascii="Times New Roman" w:eastAsia="Times New Roman" w:hAnsi="Times New Roman" w:cs="Times New Roman"/>
        </w:rPr>
      </w:r>
      <w:r w:rsidR="00807D52">
        <w:rPr>
          <w:rFonts w:ascii="Times New Roman" w:eastAsia="Times New Roman" w:hAnsi="Times New Roman" w:cs="Times New Roman"/>
        </w:rPr>
        <w:fldChar w:fldCharType="separate"/>
      </w:r>
      <w:r w:rsidR="00807D52" w:rsidRPr="40D34DD0">
        <w:rPr>
          <w:noProof/>
        </w:rPr>
        <w:t>(Dar et al., 2014; Kramer, 2023; Osmani, 2023)</w:t>
      </w:r>
      <w:r w:rsidR="00807D52">
        <w:rPr>
          <w:rFonts w:ascii="Times New Roman" w:eastAsia="Times New Roman" w:hAnsi="Times New Roman" w:cs="Times New Roman"/>
        </w:rPr>
        <w:fldChar w:fldCharType="end"/>
      </w:r>
      <w:r w:rsidR="00807D52" w:rsidRPr="40D34DD0">
        <w:t>.</w:t>
      </w:r>
      <w:r w:rsidR="0007704E" w:rsidRPr="40D34DD0">
        <w:t xml:space="preserve"> </w:t>
      </w:r>
      <w:r w:rsidR="0007704E">
        <w:rPr>
          <w:rFonts w:ascii="Times New Roman" w:eastAsia="Times New Roman" w:hAnsi="Times New Roman" w:cs="Times New Roman"/>
        </w:rPr>
        <w:fldChar w:fldCharType="begin"/>
      </w:r>
      <w:r w:rsidR="0007704E">
        <w:rPr>
          <w:rFonts w:ascii="Times New Roman" w:eastAsia="Times New Roman" w:hAnsi="Times New Roman" w:cs="Times New Roman"/>
        </w:rPr>
        <w:instrText xml:space="preserve"> ADDIN EN.CITE &lt;EndNote&gt;&lt;Cite AuthorYear="1"&gt;&lt;Author&gt;Halasek&lt;/Author&gt;&lt;Year&gt;2023&lt;/Year&gt;&lt;RecNum&gt;135&lt;/RecNum&gt;&lt;DisplayText&gt;Halasek (2023)&lt;/DisplayText&gt;&lt;record&gt;&lt;rec-number&gt;135&lt;/rec-number&gt;&lt;foreign-keys&gt;&lt;key app="EN" db-id="9esdvs50spx25vedwx7vws9qztsrp0ptpwaa" timestamp="1721143133"&gt;135&lt;/key&gt;&lt;/foreign-keys&gt;&lt;ref-type name="Book Section"&gt;5&lt;/ref-type&gt;&lt;contributors&gt;&lt;authors&gt;&lt;author&gt;Halasek, Kay&lt;/author&gt;&lt;/authors&gt;&lt;secondary-authors&gt;&lt;author&gt;Jackson, Phoebe&lt;/author&gt;&lt;author&gt;Weaver, Christopher C&lt;/author&gt;&lt;/secondary-authors&gt;&lt;/contributors&gt;&lt;titles&gt;&lt;title&gt;Interrogating Peer Review as “Proxy:” Reframing Peer Response within Connective Practice&lt;/title&gt;&lt;secondary-title&gt;Rethinking Peer Review: Critical Reflections on a Pedagogical Practice&lt;/secondary-title&gt;&lt;/titles&gt;&lt;section&gt;4&lt;/section&gt;&lt;dates&gt;&lt;year&gt;2023&lt;/year&gt;&lt;/dates&gt;&lt;pub-location&gt;University Press of Colorado&lt;/pub-location&gt;&lt;publisher&gt;WAC Clearinghouse&lt;/publisher&gt;&lt;isbn&gt;1646425030&lt;/isbn&gt;&lt;urls&gt;&lt;/urls&gt;&lt;/record&gt;&lt;/Cite&gt;&lt;/EndNote&gt;</w:instrText>
      </w:r>
      <w:r w:rsidR="0007704E">
        <w:rPr>
          <w:rFonts w:ascii="Times New Roman" w:eastAsia="Times New Roman" w:hAnsi="Times New Roman" w:cs="Times New Roman"/>
        </w:rPr>
        <w:fldChar w:fldCharType="separate"/>
      </w:r>
      <w:r w:rsidR="0007704E" w:rsidRPr="40D34DD0">
        <w:rPr>
          <w:noProof/>
        </w:rPr>
        <w:t>Halasek (2023)</w:t>
      </w:r>
      <w:r w:rsidR="0007704E">
        <w:rPr>
          <w:rFonts w:ascii="Times New Roman" w:eastAsia="Times New Roman" w:hAnsi="Times New Roman" w:cs="Times New Roman"/>
        </w:rPr>
        <w:fldChar w:fldCharType="end"/>
      </w:r>
      <w:r w:rsidR="0007704E" w:rsidRPr="40D34DD0">
        <w:t xml:space="preserve"> </w:t>
      </w:r>
      <w:r w:rsidR="00884FC2" w:rsidRPr="40D34DD0">
        <w:t xml:space="preserve">points out that </w:t>
      </w:r>
      <w:r w:rsidR="00CE38E4" w:rsidRPr="40D34DD0">
        <w:t xml:space="preserve">there should not be an expectation put on students that in </w:t>
      </w:r>
      <w:r w:rsidR="00884FC2" w:rsidRPr="40D34DD0">
        <w:t xml:space="preserve">peer </w:t>
      </w:r>
      <w:r w:rsidR="583A3116" w:rsidRPr="40D34DD0">
        <w:t xml:space="preserve">feedback </w:t>
      </w:r>
      <w:r w:rsidR="00CE38E4" w:rsidRPr="40D34DD0">
        <w:t>tasks they should emulate feedback and discussions that they would expect from a teacher.</w:t>
      </w:r>
      <w:r w:rsidR="194480A8" w:rsidRPr="40D34DD0">
        <w:t xml:space="preserve"> As mentioned above, a benefit to peer </w:t>
      </w:r>
      <w:r w:rsidR="1949A66A" w:rsidRPr="40D34DD0">
        <w:t>feedback</w:t>
      </w:r>
      <w:r w:rsidR="194480A8" w:rsidRPr="40D34DD0">
        <w:t xml:space="preserve"> is that students </w:t>
      </w:r>
      <w:proofErr w:type="gramStart"/>
      <w:r w:rsidR="194480A8" w:rsidRPr="40D34DD0">
        <w:t>are able to</w:t>
      </w:r>
      <w:proofErr w:type="gramEnd"/>
      <w:r w:rsidR="194480A8" w:rsidRPr="40D34DD0">
        <w:t xml:space="preserve"> </w:t>
      </w:r>
      <w:r w:rsidR="194480A8" w:rsidRPr="40D34DD0">
        <w:lastRenderedPageBreak/>
        <w:t xml:space="preserve">speak in ways that their peers understand so ensuring that they </w:t>
      </w:r>
      <w:proofErr w:type="gramStart"/>
      <w:r w:rsidR="194480A8" w:rsidRPr="40D34DD0">
        <w:t>are able to</w:t>
      </w:r>
      <w:proofErr w:type="gramEnd"/>
      <w:r w:rsidR="194480A8" w:rsidRPr="40D34DD0">
        <w:t xml:space="preserve"> give feedback in ways that make sense to them</w:t>
      </w:r>
      <w:r w:rsidR="50839558" w:rsidRPr="40D34DD0">
        <w:t xml:space="preserve"> may be useful.</w:t>
      </w:r>
      <w:r w:rsidR="6EA1769C" w:rsidRPr="40D34DD0">
        <w:t xml:space="preserve"> It is also helpful that rather than the teacher telling them what </w:t>
      </w:r>
      <w:r w:rsidR="6ED34188" w:rsidRPr="40D34DD0">
        <w:t>good academic writing is</w:t>
      </w:r>
      <w:r w:rsidR="3D5CE52F" w:rsidRPr="40D34DD0">
        <w:t>,</w:t>
      </w:r>
      <w:r w:rsidR="6EA1769C" w:rsidRPr="40D34DD0">
        <w:t xml:space="preserve"> in preparation, </w:t>
      </w:r>
      <w:r w:rsidR="093503AE" w:rsidRPr="40D34DD0">
        <w:t xml:space="preserve">teachers may </w:t>
      </w:r>
      <w:r w:rsidR="00773A42" w:rsidRPr="40D34DD0">
        <w:t>include examples</w:t>
      </w:r>
      <w:r w:rsidR="73C19AE9" w:rsidRPr="40D34DD0">
        <w:t xml:space="preserve"> of templates and models that have been written by former student</w:t>
      </w:r>
      <w:r w:rsidR="268308EF" w:rsidRPr="40D34DD0">
        <w:t xml:space="preserve">s. This has shown to be beneficial to academic writing if students have an idea of </w:t>
      </w:r>
      <w:r w:rsidR="5F7637B6" w:rsidRPr="40D34DD0">
        <w:t>what to expect</w:t>
      </w:r>
      <w:r w:rsidR="004D4BD8" w:rsidRPr="40D34DD0">
        <w:t xml:space="preserve"> </w:t>
      </w:r>
      <w:r w:rsidR="004D4BD8">
        <w:rPr>
          <w:rFonts w:ascii="Times New Roman" w:eastAsia="Times New Roman" w:hAnsi="Times New Roman" w:cs="Times New Roman"/>
        </w:rPr>
        <w:fldChar w:fldCharType="begin"/>
      </w:r>
      <w:r w:rsidR="004D4BD8">
        <w:rPr>
          <w:rFonts w:ascii="Times New Roman" w:eastAsia="Times New Roman" w:hAnsi="Times New Roman" w:cs="Times New Roman"/>
        </w:rPr>
        <w:instrText xml:space="preserve"> ADDIN EN.CITE &lt;EndNote&gt;&lt;Cite&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004D4BD8">
        <w:rPr>
          <w:rFonts w:ascii="Times New Roman" w:eastAsia="Times New Roman" w:hAnsi="Times New Roman" w:cs="Times New Roman"/>
        </w:rPr>
        <w:fldChar w:fldCharType="separate"/>
      </w:r>
      <w:r w:rsidR="004D4BD8" w:rsidRPr="40D34DD0">
        <w:rPr>
          <w:noProof/>
        </w:rPr>
        <w:t>(Kramer, 2023)</w:t>
      </w:r>
      <w:r w:rsidR="004D4BD8">
        <w:rPr>
          <w:rFonts w:ascii="Times New Roman" w:eastAsia="Times New Roman" w:hAnsi="Times New Roman" w:cs="Times New Roman"/>
        </w:rPr>
        <w:fldChar w:fldCharType="end"/>
      </w:r>
      <w:r w:rsidR="00906F0F" w:rsidRPr="40D34DD0">
        <w:t>.</w:t>
      </w:r>
      <w:r w:rsidR="00B91314" w:rsidRPr="40D34DD0">
        <w:t xml:space="preserve"> </w:t>
      </w:r>
    </w:p>
    <w:p w14:paraId="39557AC1" w14:textId="00A761AD" w:rsidR="008247D6" w:rsidRDefault="178EAB59" w:rsidP="44CEB5EF">
      <w:pPr>
        <w:jc w:val="both"/>
      </w:pPr>
      <w:r w:rsidRPr="40D34DD0">
        <w:t xml:space="preserve">Another challenge is the structure </w:t>
      </w:r>
      <w:r w:rsidR="6599F681" w:rsidRPr="40D34DD0">
        <w:t>given to</w:t>
      </w:r>
      <w:r w:rsidRPr="40D34DD0">
        <w:t xml:space="preserve"> peer </w:t>
      </w:r>
      <w:r w:rsidR="56DEB040" w:rsidRPr="40D34DD0">
        <w:t>feedback</w:t>
      </w:r>
      <w:r w:rsidRPr="40D34DD0">
        <w:t xml:space="preserve"> activities. </w:t>
      </w:r>
      <w:r w:rsidR="00906F0F" w:rsidRPr="40D34DD0">
        <w:t xml:space="preserve">There should be thought put into having peer </w:t>
      </w:r>
      <w:r w:rsidR="432A26D9" w:rsidRPr="40D34DD0">
        <w:t>feedback</w:t>
      </w:r>
      <w:r w:rsidR="00906F0F" w:rsidRPr="40D34DD0">
        <w:t xml:space="preserve"> tasks throughout an entire course and not just</w:t>
      </w:r>
      <w:r w:rsidR="00802833" w:rsidRPr="40D34DD0">
        <w:t xml:space="preserve"> always in conjunction with assignments like formal compositions </w:t>
      </w:r>
      <w:r w:rsidR="00802833">
        <w:rPr>
          <w:rFonts w:ascii="Times New Roman" w:eastAsia="Times New Roman" w:hAnsi="Times New Roman" w:cs="Times New Roman"/>
        </w:rPr>
        <w:fldChar w:fldCharType="begin"/>
      </w:r>
      <w:r w:rsidR="00802833">
        <w:rPr>
          <w:rFonts w:ascii="Times New Roman" w:eastAsia="Times New Roman" w:hAnsi="Times New Roman" w:cs="Times New Roman"/>
        </w:rPr>
        <w:instrText xml:space="preserve"> ADDIN EN.CITE &lt;EndNote&gt;&lt;Cite&gt;&lt;Author&gt;Halasek&lt;/Author&gt;&lt;Year&gt;2023&lt;/Year&gt;&lt;RecNum&gt;135&lt;/RecNum&gt;&lt;DisplayText&gt;(Halasek, 2023)&lt;/DisplayText&gt;&lt;record&gt;&lt;rec-number&gt;135&lt;/rec-number&gt;&lt;foreign-keys&gt;&lt;key app="EN" db-id="9esdvs50spx25vedwx7vws9qztsrp0ptpwaa" timestamp="1721143133"&gt;135&lt;/key&gt;&lt;/foreign-keys&gt;&lt;ref-type name="Book Section"&gt;5&lt;/ref-type&gt;&lt;contributors&gt;&lt;authors&gt;&lt;author&gt;Halasek, Kay&lt;/author&gt;&lt;/authors&gt;&lt;secondary-authors&gt;&lt;author&gt;Jackson, Phoebe&lt;/author&gt;&lt;author&gt;Weaver, Christopher C&lt;/author&gt;&lt;/secondary-authors&gt;&lt;/contributors&gt;&lt;titles&gt;&lt;title&gt;Interrogating Peer Review as “Proxy:” Reframing Peer Response within Connective Practice&lt;/title&gt;&lt;secondary-title&gt;Rethinking Peer Review: Critical Reflections on a Pedagogical Practice&lt;/secondary-title&gt;&lt;/titles&gt;&lt;section&gt;4&lt;/section&gt;&lt;dates&gt;&lt;year&gt;2023&lt;/year&gt;&lt;/dates&gt;&lt;pub-location&gt;University Press of Colorado&lt;/pub-location&gt;&lt;publisher&gt;WAC Clearinghouse&lt;/publisher&gt;&lt;isbn&gt;1646425030&lt;/isbn&gt;&lt;urls&gt;&lt;/urls&gt;&lt;/record&gt;&lt;/Cite&gt;&lt;/EndNote&gt;</w:instrText>
      </w:r>
      <w:r w:rsidR="00802833">
        <w:rPr>
          <w:rFonts w:ascii="Times New Roman" w:eastAsia="Times New Roman" w:hAnsi="Times New Roman" w:cs="Times New Roman"/>
        </w:rPr>
        <w:fldChar w:fldCharType="separate"/>
      </w:r>
      <w:r w:rsidR="00802833" w:rsidRPr="40D34DD0">
        <w:rPr>
          <w:noProof/>
        </w:rPr>
        <w:t>(Halasek, 2023)</w:t>
      </w:r>
      <w:r w:rsidR="00802833">
        <w:rPr>
          <w:rFonts w:ascii="Times New Roman" w:eastAsia="Times New Roman" w:hAnsi="Times New Roman" w:cs="Times New Roman"/>
        </w:rPr>
        <w:fldChar w:fldCharType="end"/>
      </w:r>
      <w:r w:rsidR="00E10662" w:rsidRPr="40D34DD0">
        <w:t>.</w:t>
      </w:r>
      <w:r w:rsidR="00D50533" w:rsidRPr="40D34DD0">
        <w:t xml:space="preserve"> Eve</w:t>
      </w:r>
      <w:r w:rsidR="004B327C" w:rsidRPr="40D34DD0">
        <w:t xml:space="preserve">n though at the beginning students may seem to not take these activities seriously </w:t>
      </w:r>
      <w:r w:rsidR="004B327C">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4B327C">
        <w:rPr>
          <w:rFonts w:ascii="Times New Roman" w:eastAsia="Times New Roman" w:hAnsi="Times New Roman" w:cs="Times New Roman"/>
        </w:rPr>
        <w:instrText xml:space="preserve"> ADDIN EN.CITE </w:instrText>
      </w:r>
      <w:r w:rsidR="004B327C">
        <w:rPr>
          <w:rFonts w:ascii="Times New Roman" w:eastAsia="Times New Roman" w:hAnsi="Times New Roman" w:cs="Times New Roman"/>
        </w:rPr>
        <w:fldChar w:fldCharType="begin">
          <w:fldData xml:space="preserve">PEVuZE5vdGU+PENpdGU+PEF1dGhvcj5EYXI8L0F1dGhvcj48WWVhcj4yMDE0PC9ZZWFyPjxSZWNO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</w:fldData>
        </w:fldChar>
      </w:r>
      <w:r w:rsidR="004B327C">
        <w:rPr>
          <w:rFonts w:ascii="Times New Roman" w:eastAsia="Times New Roman" w:hAnsi="Times New Roman" w:cs="Times New Roman"/>
        </w:rPr>
        <w:instrText xml:space="preserve"> ADDIN EN.CITE.DATA </w:instrText>
      </w:r>
      <w:r w:rsidR="004B327C">
        <w:rPr>
          <w:rFonts w:ascii="Times New Roman" w:eastAsia="Times New Roman" w:hAnsi="Times New Roman" w:cs="Times New Roman"/>
        </w:rPr>
      </w:r>
      <w:r w:rsidR="004B327C">
        <w:rPr>
          <w:rFonts w:ascii="Times New Roman" w:eastAsia="Times New Roman" w:hAnsi="Times New Roman" w:cs="Times New Roman"/>
        </w:rPr>
        <w:fldChar w:fldCharType="end"/>
      </w:r>
      <w:r w:rsidR="004B327C">
        <w:rPr>
          <w:rFonts w:ascii="Times New Roman" w:eastAsia="Times New Roman" w:hAnsi="Times New Roman" w:cs="Times New Roman"/>
        </w:rPr>
      </w:r>
      <w:r w:rsidR="004B327C">
        <w:rPr>
          <w:rFonts w:ascii="Times New Roman" w:eastAsia="Times New Roman" w:hAnsi="Times New Roman" w:cs="Times New Roman"/>
        </w:rPr>
        <w:fldChar w:fldCharType="separate"/>
      </w:r>
      <w:r w:rsidR="004B327C" w:rsidRPr="40D34DD0">
        <w:rPr>
          <w:noProof/>
        </w:rPr>
        <w:t>(Dar et al., 2014)</w:t>
      </w:r>
      <w:r w:rsidR="004B327C">
        <w:rPr>
          <w:rFonts w:ascii="Times New Roman" w:eastAsia="Times New Roman" w:hAnsi="Times New Roman" w:cs="Times New Roman"/>
        </w:rPr>
        <w:fldChar w:fldCharType="end"/>
      </w:r>
      <w:r w:rsidR="00642BBA" w:rsidRPr="40D34DD0">
        <w:t>,</w:t>
      </w:r>
      <w:r w:rsidR="00781499" w:rsidRPr="40D34DD0">
        <w:t xml:space="preserve"> </w:t>
      </w:r>
      <w:r w:rsidR="00642BBA" w:rsidRPr="40D34DD0">
        <w:t>i</w:t>
      </w:r>
      <w:r w:rsidR="008247D6" w:rsidRPr="40D34DD0">
        <w:t xml:space="preserve">ncorporating </w:t>
      </w:r>
      <w:r w:rsidR="00642BBA" w:rsidRPr="40D34DD0">
        <w:t xml:space="preserve">peer </w:t>
      </w:r>
      <w:r w:rsidR="725B3BEE" w:rsidRPr="40D34DD0">
        <w:t xml:space="preserve">feedback </w:t>
      </w:r>
      <w:r w:rsidR="008247D6" w:rsidRPr="40D34DD0">
        <w:t xml:space="preserve">often and providing explanation as to why </w:t>
      </w:r>
      <w:r w:rsidR="00642BBA" w:rsidRPr="40D34DD0">
        <w:t>students</w:t>
      </w:r>
      <w:r w:rsidR="008247D6" w:rsidRPr="40D34DD0">
        <w:t xml:space="preserve"> are doing this</w:t>
      </w:r>
      <w:r w:rsidR="3D98053D" w:rsidRPr="40D34DD0">
        <w:t xml:space="preserve"> is important. </w:t>
      </w:r>
      <w:r w:rsidR="02FF6279" w:rsidRPr="40D34DD0">
        <w:t>Furthermore,</w:t>
      </w:r>
      <w:r w:rsidR="008247D6" w:rsidRPr="40D34DD0">
        <w:t xml:space="preserve"> providing direct timelines for the task, ensuring focus is on the specific task and that students understand what they are being asked</w:t>
      </w:r>
      <w:r w:rsidR="585A1FF3" w:rsidRPr="40D34DD0">
        <w:t xml:space="preserve"> to do</w:t>
      </w:r>
      <w:r w:rsidR="008247D6" w:rsidRPr="40D34DD0">
        <w:t xml:space="preserve"> </w:t>
      </w:r>
      <w:r w:rsidR="008247D6">
        <w:rPr>
          <w:rFonts w:ascii="Times New Roman" w:eastAsia="Times New Roman" w:hAnsi="Times New Roman" w:cs="Times New Roman"/>
        </w:rPr>
        <w:fldChar w:fldCharType="begin"/>
      </w:r>
      <w:r w:rsidR="008247D6">
        <w:rPr>
          <w:rFonts w:ascii="Times New Roman" w:eastAsia="Times New Roman" w:hAnsi="Times New Roman" w:cs="Times New Roman"/>
        </w:rPr>
        <w:instrText xml:space="preserve"> ADDIN EN.CITE &lt;EndNote&gt;&lt;Cite&gt;&lt;Author&gt;Osmani&lt;/Author&gt;&lt;Year&gt;2023&lt;/Year&gt;&lt;RecNum&gt;130&lt;/RecNum&gt;&lt;DisplayText&gt;(Osmani, 2023)&lt;/DisplayText&gt;&lt;record&gt;&lt;rec-number&gt;130&lt;/rec-number&gt;&lt;foreign-keys&gt;&lt;key app="EN" db-id="9esdvs50spx25vedwx7vws9qztsrp0ptpwaa" timestamp="1719828657"&gt;130&lt;/key&gt;&lt;/foreign-keys&gt;&lt;ref-type name="Journal Article"&gt;17&lt;/ref-type&gt;&lt;contributors&gt;&lt;authors&gt;&lt;author&gt;Osmani, Osman&lt;/author&gt;&lt;/authors&gt;&lt;/contributors&gt;&lt;titles&gt;&lt;title&gt;Multi-Peer Feedback as a Means for Enhancing Students’ Writing Skills&lt;/title&gt;&lt;secondary-title&gt;Journal of language teaching and research&lt;/secondary-title&gt;&lt;/titles&gt;&lt;periodical&gt;&lt;full-title&gt;Journal of language teaching and research&lt;/full-title&gt;&lt;/periodical&gt;&lt;pages&gt;1149-1158&lt;/pages&gt;&lt;volume&gt;14&lt;/volume&gt;&lt;number&gt;5&lt;/number&gt;&lt;keywords&gt;&lt;keyword&gt;Classrooms&lt;/keyword&gt;&lt;keyword&gt;College students&lt;/keyword&gt;&lt;keyword&gt;Feedback&lt;/keyword&gt;&lt;keyword&gt;Learning&lt;/keyword&gt;&lt;keyword&gt;Peers&lt;/keyword&gt;&lt;keyword&gt;Planning&lt;/keyword&gt;&lt;keyword&gt;Skills&lt;/keyword&gt;&lt;keyword&gt;Student attitudes&lt;/keyword&gt;&lt;keyword&gt;Student writing&lt;/keyword&gt;&lt;keyword&gt;Teachers&lt;/keyword&gt;&lt;keyword&gt;Teaching&lt;/keyword&gt;&lt;keyword&gt;Writing instruction&lt;/keyword&gt;&lt;keyword&gt;Writing processes&lt;/keyword&gt;&lt;/keywords&gt;&lt;dates&gt;&lt;year&gt;2023&lt;/year&gt;&lt;/dates&gt;&lt;pub-location&gt;London&lt;/pub-location&gt;&lt;publisher&gt;Academy Publication Co., Ltd&lt;/publisher&gt;&lt;isbn&gt;1798-4769&lt;/isbn&gt;&lt;urls&gt;&lt;related-urls&gt;&lt;url&gt;https://go.exlibris.link/RhXtp22W&lt;/url&gt;&lt;/related-urls&gt;&lt;/urls&gt;&lt;electronic-resource-num&gt;10.17507/jltr.1405.01&lt;/electronic-resource-num&gt;&lt;language&gt;English&lt;/language&gt;&lt;/record&gt;&lt;/Cite&gt;&lt;/EndNote&gt;</w:instrText>
      </w:r>
      <w:r w:rsidR="008247D6">
        <w:rPr>
          <w:rFonts w:ascii="Times New Roman" w:eastAsia="Times New Roman" w:hAnsi="Times New Roman" w:cs="Times New Roman"/>
        </w:rPr>
        <w:fldChar w:fldCharType="separate"/>
      </w:r>
      <w:r w:rsidR="008247D6" w:rsidRPr="40D34DD0">
        <w:rPr>
          <w:noProof/>
        </w:rPr>
        <w:t>(Osmani, 2023)</w:t>
      </w:r>
      <w:r w:rsidR="008247D6">
        <w:rPr>
          <w:rFonts w:ascii="Times New Roman" w:eastAsia="Times New Roman" w:hAnsi="Times New Roman" w:cs="Times New Roman"/>
        </w:rPr>
        <w:fldChar w:fldCharType="end"/>
      </w:r>
      <w:r w:rsidR="0092480C" w:rsidRPr="40D34DD0">
        <w:t xml:space="preserve"> are also considerations that need to be taken in preparation</w:t>
      </w:r>
      <w:r w:rsidR="008247D6" w:rsidRPr="40D34DD0">
        <w:t xml:space="preserve">. </w:t>
      </w:r>
      <w:r w:rsidR="00296070" w:rsidRPr="40D34DD0">
        <w:t>Students should be prepared in such ways that they</w:t>
      </w:r>
      <w:r w:rsidR="00AB093C" w:rsidRPr="40D34DD0">
        <w:t xml:space="preserve"> understand the benefits that feedback can have on learning as well as be able to identify what</w:t>
      </w:r>
      <w:r w:rsidR="006C6428" w:rsidRPr="40D34DD0">
        <w:t xml:space="preserve"> good quality academic writing looks like </w:t>
      </w:r>
      <w:r w:rsidR="006C6428">
        <w:rPr>
          <w:rFonts w:ascii="Times New Roman" w:eastAsia="Times New Roman" w:hAnsi="Times New Roman" w:cs="Times New Roman"/>
        </w:rPr>
        <w:fldChar w:fldCharType="begin"/>
      </w:r>
      <w:r w:rsidR="006C6428">
        <w:rPr>
          <w:rFonts w:ascii="Times New Roman" w:eastAsia="Times New Roman" w:hAnsi="Times New Roman" w:cs="Times New Roman"/>
        </w:rPr>
        <w:instrText xml:space="preserve"> ADDIN EN.CITE &lt;EndNote&gt;&lt;Cite&gt;&lt;Author&gt;Yu&lt;/Author&gt;&lt;Year&gt;2021&lt;/Year&gt;&lt;RecNum&gt;141&lt;/RecNum&gt;&lt;DisplayText&gt;(Yu &amp;amp; Liu, 2021)&lt;/DisplayText&gt;&lt;record&gt;&lt;rec-number&gt;141&lt;/rec-number&gt;&lt;foreign-keys&gt;&lt;key app="EN" db-id="9esdvs50spx25vedwx7vws9qztsrp0ptpwaa" timestamp="1721676770"&gt;141&lt;/key&gt;&lt;/foreign-keys&gt;&lt;ref-type name="Journal Article"&gt;17&lt;/ref-type&gt;&lt;contributors&gt;&lt;authors&gt;&lt;author&gt;Yu, Shulin&lt;/author&gt;&lt;author&gt;Liu, Chunhong&lt;/author&gt;&lt;/authors&gt;&lt;/contributors&gt;&lt;titles&gt;&lt;title&gt;Improving student feedback literacy in academic writing: An evidence-based framework&lt;/title&gt;&lt;secondary-title&gt;Assessing writing&lt;/secondary-title&gt;&lt;/titles&gt;&lt;periodical&gt;&lt;full-title&gt;Assessing writing&lt;/full-title&gt;&lt;/periodical&gt;&lt;pages&gt;100525&lt;/pages&gt;&lt;volume&gt;48&lt;/volume&gt;&lt;keywords&gt;&lt;keyword&gt;Academic writing&lt;/keyword&gt;&lt;keyword&gt;Classroom assessment&lt;/keyword&gt;&lt;keyword&gt;Feedback literacy&lt;/keyword&gt;&lt;keyword&gt;Peer feedback&lt;/keyword&gt;&lt;keyword&gt;Writing assessment&lt;/keyword&gt;&lt;/keywords&gt;&lt;dates&gt;&lt;year&gt;2021&lt;/year&gt;&lt;/dates&gt;&lt;publisher&gt;Elsevier Inc&lt;/publisher&gt;&lt;isbn&gt;1075-2935&lt;/isbn&gt;&lt;urls&gt;&lt;related-urls&gt;&lt;url&gt;https://nuim.summon.serialssolutions.com/2.0.0/link/0/eLvHCXMwpV1bb9MwFLZK98ILgnEbN_mFPlClSu04TZEQigpTNRUJQffAU2THjpZNTRFpmPY7-MOcE9tZNobE5SVqrbhO7S_2Ocffd0wIZ5MwuDYnIHRgjoxMUmhMjTsTykgVxsUM_As1R93wO75c8KMjdrwcDH54acxGXlRbeOSmYylM0Hmv3Xt0gwQCxaxIfrzwx0-9Ld2uOwafuOAf0i8ZOMbr0XcY9t53QIR_PUcv-eH_ggnKAE4ozv0LQHU_CgXwGWAFVwAWXP8IWv1ARJsZc1zAGqhkfuYUzXkrJpSeen-OiZOsrjqtxsadYxrgAqrHhWeH9c1kuxXdxolt3W5yatpw7Qny5zsuUdlY4kBTnWzdrS6OwaY9-ksbXPMCmyv8T3BORQAWid34NrYsmfFAzK1E00_iNl3nL-uBDU2cTmR9PsFGkRQimLhc_DpK4mdsClti09Zv5CPMvb7RZb57Y6qgqW-RPYa63SHZSxefVh-7vaoo5FbG4R7V7523LMJrDd9s_fQsmvVdcse5IjS1A3yPDEy1j6d4O8bPPnm0csHsmo7oqsu_Xd8n6w4C1EGAeghQDwFaVtRDgLphfE3Til4FAO0A8IAcH75fL5aBO58jyNl8tgtkouF1FsJESoGfPWWxiTRTRS5jHjItCpHoUM4F3CXBzeAiLGQCVpPSbFpoWfCHZFhtK_OYUJXHM6jHcwkGccRjmUgFK4eOVcyMSsQBeeX7Lftq07Bknp94mkEnZ9jJme3kAxL5ns2cHWntwwxg8ftqT_6t2lNy-xLOz8hw960xz-GPNeXmhYPKT2oImSg&lt;/url&gt;&lt;/related-urls&gt;&lt;/urls&gt;&lt;electronic-resource-num&gt;10.1016/j.asw.2021.100525&lt;/electronic-resource-num&gt;&lt;language&gt;English&lt;/language&gt;&lt;/record&gt;&lt;/Cite&gt;&lt;/EndNote&gt;</w:instrText>
      </w:r>
      <w:r w:rsidR="006C6428">
        <w:rPr>
          <w:rFonts w:ascii="Times New Roman" w:eastAsia="Times New Roman" w:hAnsi="Times New Roman" w:cs="Times New Roman"/>
        </w:rPr>
        <w:fldChar w:fldCharType="separate"/>
      </w:r>
      <w:r w:rsidR="006C6428" w:rsidRPr="40D34DD0">
        <w:rPr>
          <w:noProof/>
        </w:rPr>
        <w:t>(Yu &amp; Liu, 2021)</w:t>
      </w:r>
      <w:r w:rsidR="006C6428">
        <w:rPr>
          <w:rFonts w:ascii="Times New Roman" w:eastAsia="Times New Roman" w:hAnsi="Times New Roman" w:cs="Times New Roman"/>
        </w:rPr>
        <w:fldChar w:fldCharType="end"/>
      </w:r>
      <w:r w:rsidR="006C6428" w:rsidRPr="40D34DD0">
        <w:t>.</w:t>
      </w:r>
    </w:p>
    <w:p w14:paraId="5E1A1064" w14:textId="20CDF63A" w:rsidR="00B055BE" w:rsidRDefault="00B071AB" w:rsidP="44CEB5EF">
      <w:pPr>
        <w:jc w:val="both"/>
      </w:pPr>
      <w:r w:rsidRPr="44CEB5EF">
        <w:rPr>
          <w:i/>
          <w:iCs/>
        </w:rPr>
        <w:t>With anxiety</w:t>
      </w:r>
    </w:p>
    <w:p w14:paraId="21E416DB" w14:textId="22A83FC3" w:rsidR="000619B9" w:rsidRDefault="002339E1" w:rsidP="44CEB5EF">
      <w:pPr>
        <w:jc w:val="both"/>
      </w:pPr>
      <w:r w:rsidRPr="40D34DD0">
        <w:t xml:space="preserve">     </w:t>
      </w:r>
      <w:r w:rsidR="00027E1A" w:rsidRPr="40D34DD0">
        <w:t xml:space="preserve">Judgement from peers may contribute to student anxiety during peer </w:t>
      </w:r>
      <w:r w:rsidR="4899C8B8" w:rsidRPr="40D34DD0">
        <w:t>feedback</w:t>
      </w:r>
      <w:r w:rsidR="00027E1A" w:rsidRPr="40D34DD0">
        <w:t xml:space="preserve"> tasks</w:t>
      </w:r>
      <w:r w:rsidR="00085A91" w:rsidRPr="40D34DD0">
        <w:t xml:space="preserve"> </w:t>
      </w:r>
      <w:r w:rsidR="00085A91">
        <w:rPr>
          <w:rFonts w:ascii="Times New Roman" w:eastAsia="Times New Roman" w:hAnsi="Times New Roman" w:cs="Times New Roman"/>
        </w:rPr>
        <w:fldChar w:fldCharType="begin"/>
      </w:r>
      <w:r w:rsidR="00085A91">
        <w:rPr>
          <w:rFonts w:ascii="Times New Roman" w:eastAsia="Times New Roman" w:hAnsi="Times New Roman" w:cs="Times New Roman"/>
        </w:rPr>
        <w:instrText xml:space="preserve"> ADDIN EN.CITE &lt;EndNote&gt;&lt;Cite&gt;&lt;Author&gt;Turner&lt;/Author&gt;&lt;Year&gt;2023&lt;/Year&gt;&lt;RecNum&gt;131&lt;/RecNum&gt;&lt;DisplayText&gt;(Turner, 2023)&lt;/DisplayText&gt;&lt;record&gt;&lt;rec-number&gt;131&lt;/rec-number&gt;&lt;foreign-keys&gt;&lt;key app="EN" db-id="9esdvs50spx25vedwx7vws9qztsrp0ptpwaa" timestamp="1720785629"&gt;131&lt;/key&gt;&lt;/foreign-keys&gt;&lt;ref-type name="Book Section"&gt;5&lt;/ref-type&gt;&lt;contributors&gt;&lt;authors&gt;&lt;author&gt;Turner, Ellen&lt;/author&gt;&lt;/authors&gt;&lt;secondary-authors&gt;&lt;author&gt;Jackson, Phoebe&lt;/author&gt;&lt;author&gt;Weaver, Christopher C&lt;/author&gt;&lt;/secondary-authors&gt;&lt;/contributors&gt;&lt;titles&gt;&lt;title&gt;Peer review and the benefits of anxiety in the academic writing classroom&lt;/title&gt;&lt;secondary-title&gt;Rethinking Peer Review: Critical Reflections on a Pedagogical Practice&lt;/secondary-title&gt;&lt;/titles&gt;&lt;section&gt;7&lt;/section&gt;&lt;dates&gt;&lt;year&gt;2023&lt;/year&gt;&lt;/dates&gt;&lt;pub-location&gt;University Press of Colorado&lt;/pub-location&gt;&lt;publisher&gt;WAC Clearinghouse&lt;/publisher&gt;&lt;isbn&gt;1646425030&lt;/isbn&gt;&lt;urls&gt;&lt;/urls&gt;&lt;/record&gt;&lt;/Cite&gt;&lt;/EndNote&gt;</w:instrText>
      </w:r>
      <w:r w:rsidR="00085A91">
        <w:rPr>
          <w:rFonts w:ascii="Times New Roman" w:eastAsia="Times New Roman" w:hAnsi="Times New Roman" w:cs="Times New Roman"/>
        </w:rPr>
        <w:fldChar w:fldCharType="separate"/>
      </w:r>
      <w:r w:rsidR="00085A91" w:rsidRPr="40D34DD0">
        <w:rPr>
          <w:noProof/>
        </w:rPr>
        <w:t>(Turner, 2023)</w:t>
      </w:r>
      <w:r w:rsidR="00085A91">
        <w:rPr>
          <w:rFonts w:ascii="Times New Roman" w:eastAsia="Times New Roman" w:hAnsi="Times New Roman" w:cs="Times New Roman"/>
        </w:rPr>
        <w:fldChar w:fldCharType="end"/>
      </w:r>
      <w:r w:rsidR="00085A91" w:rsidRPr="40D34DD0">
        <w:t>.</w:t>
      </w:r>
      <w:r w:rsidR="00770A9F" w:rsidRPr="40D34DD0">
        <w:t xml:space="preserve"> </w:t>
      </w:r>
      <w:r w:rsidR="004857CE" w:rsidRPr="40D34DD0">
        <w:t xml:space="preserve">In a study done by </w:t>
      </w:r>
      <w:r w:rsidR="004857CE">
        <w:rPr>
          <w:rFonts w:ascii="Times New Roman" w:eastAsia="Times New Roman" w:hAnsi="Times New Roman" w:cs="Times New Roman"/>
        </w:rPr>
        <w:fldChar w:fldCharType="begin"/>
      </w:r>
      <w:r w:rsidR="004857CE">
        <w:rPr>
          <w:rFonts w:ascii="Times New Roman" w:eastAsia="Times New Roman" w:hAnsi="Times New Roman" w:cs="Times New Roman"/>
        </w:rPr>
        <w:instrText xml:space="preserve"> ADDIN EN.CITE &lt;EndNote&gt;&lt;Cite AuthorYear="1"&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004857CE">
        <w:rPr>
          <w:rFonts w:ascii="Times New Roman" w:eastAsia="Times New Roman" w:hAnsi="Times New Roman" w:cs="Times New Roman"/>
        </w:rPr>
        <w:fldChar w:fldCharType="separate"/>
      </w:r>
      <w:r w:rsidR="004857CE" w:rsidRPr="40D34DD0">
        <w:rPr>
          <w:noProof/>
        </w:rPr>
        <w:t>Kramer (2023)</w:t>
      </w:r>
      <w:r w:rsidR="004857CE">
        <w:rPr>
          <w:rFonts w:ascii="Times New Roman" w:eastAsia="Times New Roman" w:hAnsi="Times New Roman" w:cs="Times New Roman"/>
        </w:rPr>
        <w:fldChar w:fldCharType="end"/>
      </w:r>
      <w:r w:rsidR="004857CE" w:rsidRPr="40D34DD0">
        <w:t>, it was found that amongst students in English Language Learning (ELL)</w:t>
      </w:r>
      <w:r w:rsidR="009D688E" w:rsidRPr="40D34DD0">
        <w:t xml:space="preserve"> they experienced anxiety around their speaking and writing ability</w:t>
      </w:r>
      <w:r w:rsidR="009C341E" w:rsidRPr="40D34DD0">
        <w:t xml:space="preserve">. </w:t>
      </w:r>
      <w:r w:rsidR="009C341E">
        <w:rPr>
          <w:rFonts w:ascii="Times New Roman" w:eastAsia="Times New Roman" w:hAnsi="Times New Roman" w:cs="Times New Roman"/>
        </w:rPr>
        <w:fldChar w:fldCharType="begin">
          <w:fldData xml:space="preserve">PEVuZE5vdGU+PENpdGUgQXV0aG9yWWVhcj0iMSI+PEF1dGhvcj5EYXI8L0F1dGhvcj48WWVhcj4y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==
</w:fldData>
        </w:fldChar>
      </w:r>
      <w:r w:rsidR="009C341E">
        <w:rPr>
          <w:rFonts w:ascii="Times New Roman" w:eastAsia="Times New Roman" w:hAnsi="Times New Roman" w:cs="Times New Roman"/>
        </w:rPr>
        <w:instrText xml:space="preserve"> ADDIN EN.CITE </w:instrText>
      </w:r>
      <w:r w:rsidR="009C341E">
        <w:rPr>
          <w:rFonts w:ascii="Times New Roman" w:eastAsia="Times New Roman" w:hAnsi="Times New Roman" w:cs="Times New Roman"/>
        </w:rPr>
        <w:fldChar w:fldCharType="begin">
          <w:fldData xml:space="preserve">PEVuZE5vdGU+PENpdGUgQXV0aG9yWWVhcj0iMSI+PEF1dGhvcj5EYXI8L0F1dGhvcj48WWVhcj4y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==
</w:fldData>
        </w:fldChar>
      </w:r>
      <w:r w:rsidR="009C341E">
        <w:rPr>
          <w:rFonts w:ascii="Times New Roman" w:eastAsia="Times New Roman" w:hAnsi="Times New Roman" w:cs="Times New Roman"/>
        </w:rPr>
        <w:instrText xml:space="preserve"> ADDIN EN.CITE.DATA </w:instrText>
      </w:r>
      <w:r w:rsidR="009C341E">
        <w:rPr>
          <w:rFonts w:ascii="Times New Roman" w:eastAsia="Times New Roman" w:hAnsi="Times New Roman" w:cs="Times New Roman"/>
        </w:rPr>
      </w:r>
      <w:r w:rsidR="009C341E">
        <w:rPr>
          <w:rFonts w:ascii="Times New Roman" w:eastAsia="Times New Roman" w:hAnsi="Times New Roman" w:cs="Times New Roman"/>
        </w:rPr>
        <w:fldChar w:fldCharType="end"/>
      </w:r>
      <w:r w:rsidR="009C341E">
        <w:rPr>
          <w:rFonts w:ascii="Times New Roman" w:eastAsia="Times New Roman" w:hAnsi="Times New Roman" w:cs="Times New Roman"/>
        </w:rPr>
      </w:r>
      <w:r w:rsidR="009C341E">
        <w:rPr>
          <w:rFonts w:ascii="Times New Roman" w:eastAsia="Times New Roman" w:hAnsi="Times New Roman" w:cs="Times New Roman"/>
        </w:rPr>
        <w:fldChar w:fldCharType="separate"/>
      </w:r>
      <w:r w:rsidR="009C341E" w:rsidRPr="40D34DD0">
        <w:rPr>
          <w:noProof/>
        </w:rPr>
        <w:t>Dar et al. (2014)</w:t>
      </w:r>
      <w:r w:rsidR="009C341E">
        <w:rPr>
          <w:rFonts w:ascii="Times New Roman" w:eastAsia="Times New Roman" w:hAnsi="Times New Roman" w:cs="Times New Roman"/>
        </w:rPr>
        <w:fldChar w:fldCharType="end"/>
      </w:r>
      <w:r w:rsidR="003B4798" w:rsidRPr="40D34DD0">
        <w:t xml:space="preserve"> found these anxieties to be true in their study as well. </w:t>
      </w:r>
      <w:r w:rsidR="004E7ED4" w:rsidRPr="40D34DD0">
        <w:t>It is likely that t</w:t>
      </w:r>
      <w:r w:rsidR="000619B9" w:rsidRPr="40D34DD0">
        <w:t xml:space="preserve">hese findings about worries around speaking and writing ability are not just solely found in ELL classrooms and is something important to keep in mind when setting peer </w:t>
      </w:r>
      <w:r w:rsidR="275028B3" w:rsidRPr="40D34DD0">
        <w:t>feedback</w:t>
      </w:r>
      <w:r w:rsidR="000619B9" w:rsidRPr="40D34DD0">
        <w:t xml:space="preserve"> tasks</w:t>
      </w:r>
      <w:r w:rsidR="11707A00" w:rsidRPr="40D34DD0">
        <w:t xml:space="preserve"> across all subjects</w:t>
      </w:r>
      <w:r w:rsidR="000619B9" w:rsidRPr="40D34DD0">
        <w:t>.</w:t>
      </w:r>
    </w:p>
    <w:p w14:paraId="183C0621" w14:textId="446C5783" w:rsidR="000619B9" w:rsidRDefault="2DCE4A48" w:rsidP="44CEB5EF">
      <w:pPr>
        <w:jc w:val="both"/>
        <w:rPr>
          <w:highlight w:val="yellow"/>
        </w:rPr>
      </w:pPr>
      <w:r w:rsidRPr="40D34DD0">
        <w:t xml:space="preserve">   </w:t>
      </w:r>
      <w:r w:rsidR="00DB2E31" w:rsidRPr="40D34DD0">
        <w:t xml:space="preserve"> Anxiety might be experienced by students in spaces like the classroom during peer </w:t>
      </w:r>
      <w:r w:rsidR="032DEB94" w:rsidRPr="40D34DD0">
        <w:t>feedback</w:t>
      </w:r>
      <w:r w:rsidR="00DB2E31" w:rsidRPr="40D34DD0">
        <w:t xml:space="preserve"> tasks where there are different dynamics and interactions occurring </w:t>
      </w:r>
      <w:r w:rsidR="002339E1">
        <w:rPr>
          <w:rFonts w:ascii="Times New Roman" w:eastAsia="Times New Roman" w:hAnsi="Times New Roman" w:cs="Times New Roman"/>
        </w:rPr>
        <w:fldChar w:fldCharType="begin">
          <w:fldData xml:space="preserve">PEVuZE5vdGU+PENpdGU+PEF1dGhvcj5UdXJuZXI8L0F1dGhvcj48WWVhcj4yMDIzPC9ZZWFyPjxS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</w:fldData>
        </w:fldChar>
      </w:r>
      <w:r w:rsidR="002339E1">
        <w:rPr>
          <w:rFonts w:ascii="Times New Roman" w:eastAsia="Times New Roman" w:hAnsi="Times New Roman" w:cs="Times New Roman"/>
        </w:rPr>
        <w:instrText xml:space="preserve"> ADDIN EN.CITE </w:instrText>
      </w:r>
      <w:r w:rsidR="002339E1">
        <w:rPr>
          <w:rFonts w:ascii="Times New Roman" w:eastAsia="Times New Roman" w:hAnsi="Times New Roman" w:cs="Times New Roman"/>
        </w:rPr>
        <w:fldChar w:fldCharType="begin">
          <w:fldData xml:space="preserve">PEVuZE5vdGU+PENpdGU+PEF1dGhvcj5UdXJuZXI8L0F1dGhvcj48WWVhcj4yMDIzPC9ZZWFyPjxS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</w:fldData>
        </w:fldChar>
      </w:r>
      <w:r w:rsidR="002339E1">
        <w:rPr>
          <w:rFonts w:ascii="Times New Roman" w:eastAsia="Times New Roman" w:hAnsi="Times New Roman" w:cs="Times New Roman"/>
        </w:rPr>
        <w:instrText xml:space="preserve"> ADDIN EN.CITE.DATA </w:instrText>
      </w:r>
      <w:r w:rsidR="002339E1">
        <w:rPr>
          <w:rFonts w:ascii="Times New Roman" w:eastAsia="Times New Roman" w:hAnsi="Times New Roman" w:cs="Times New Roman"/>
        </w:rPr>
      </w:r>
      <w:r w:rsidR="002339E1">
        <w:rPr>
          <w:rFonts w:ascii="Times New Roman" w:eastAsia="Times New Roman" w:hAnsi="Times New Roman" w:cs="Times New Roman"/>
        </w:rPr>
        <w:fldChar w:fldCharType="end"/>
      </w:r>
      <w:r w:rsidR="002339E1">
        <w:rPr>
          <w:rFonts w:ascii="Times New Roman" w:eastAsia="Times New Roman" w:hAnsi="Times New Roman" w:cs="Times New Roman"/>
        </w:rPr>
      </w:r>
      <w:r w:rsidR="002339E1">
        <w:rPr>
          <w:rFonts w:ascii="Times New Roman" w:eastAsia="Times New Roman" w:hAnsi="Times New Roman" w:cs="Times New Roman"/>
        </w:rPr>
        <w:fldChar w:fldCharType="separate"/>
      </w:r>
      <w:r w:rsidR="00DB2E31" w:rsidRPr="40D34DD0">
        <w:rPr>
          <w:noProof/>
        </w:rPr>
        <w:t>(Osmani, 2023; Turner, 2023)</w:t>
      </w:r>
      <w:r w:rsidR="002339E1">
        <w:rPr>
          <w:rFonts w:ascii="Times New Roman" w:eastAsia="Times New Roman" w:hAnsi="Times New Roman" w:cs="Times New Roman"/>
        </w:rPr>
        <w:fldChar w:fldCharType="end"/>
      </w:r>
      <w:r w:rsidR="005C6B5B" w:rsidRPr="40D34DD0">
        <w:t xml:space="preserve">. Social dynamics in a classroom </w:t>
      </w:r>
      <w:r w:rsidR="00C73D02" w:rsidRPr="40D34DD0">
        <w:t xml:space="preserve">can be </w:t>
      </w:r>
      <w:proofErr w:type="gramStart"/>
      <w:r w:rsidR="00C73D02" w:rsidRPr="40D34DD0">
        <w:t>positive</w:t>
      </w:r>
      <w:r w:rsidR="00F274F0" w:rsidRPr="40D34DD0">
        <w:t>, but</w:t>
      </w:r>
      <w:proofErr w:type="gramEnd"/>
      <w:r w:rsidR="00F274F0" w:rsidRPr="40D34DD0">
        <w:t xml:space="preserve"> also provide challenges when it comes to relationships amongst the students</w:t>
      </w:r>
      <w:r w:rsidR="00EB07E2" w:rsidRPr="40D34DD0">
        <w:t xml:space="preserve"> which</w:t>
      </w:r>
      <w:r w:rsidR="00F274F0" w:rsidRPr="40D34DD0">
        <w:t xml:space="preserve"> may</w:t>
      </w:r>
      <w:r w:rsidR="46E5843C" w:rsidRPr="40D34DD0">
        <w:t xml:space="preserve"> have an</w:t>
      </w:r>
      <w:r w:rsidR="00F274F0" w:rsidRPr="40D34DD0">
        <w:t xml:space="preserve"> impact on peer </w:t>
      </w:r>
      <w:r w:rsidR="2D275D5B" w:rsidRPr="40D34DD0">
        <w:t>feedback</w:t>
      </w:r>
      <w:r w:rsidR="00F274F0" w:rsidRPr="40D34DD0">
        <w:t xml:space="preserve"> activities</w:t>
      </w:r>
      <w:r w:rsidR="00EB07E2" w:rsidRPr="40D34DD0">
        <w:t>. For example</w:t>
      </w:r>
      <w:r w:rsidR="004F4166" w:rsidRPr="40D34DD0">
        <w:t>, friendships amongst students may impact feedback</w:t>
      </w:r>
      <w:r w:rsidR="1F09489F" w:rsidRPr="40D34DD0">
        <w:t xml:space="preserve"> being given</w:t>
      </w:r>
      <w:r w:rsidR="004F4166" w:rsidRPr="40D34DD0">
        <w:t xml:space="preserve"> as well as </w:t>
      </w:r>
      <w:r w:rsidR="00643F8C" w:rsidRPr="40D34DD0">
        <w:t>deals being made that contribute to higher grades if peer</w:t>
      </w:r>
      <w:r w:rsidR="1964DCCD" w:rsidRPr="40D34DD0">
        <w:t xml:space="preserve"> feedback</w:t>
      </w:r>
      <w:r w:rsidR="00643F8C" w:rsidRPr="40D34DD0">
        <w:t xml:space="preserve"> is assessed </w:t>
      </w:r>
      <w:r w:rsidR="00643F8C">
        <w:rPr>
          <w:rFonts w:ascii="Times New Roman" w:eastAsia="Times New Roman" w:hAnsi="Times New Roman" w:cs="Times New Roman"/>
        </w:rPr>
        <w:fldChar w:fldCharType="begin"/>
      </w:r>
      <w:r w:rsidR="00643F8C">
        <w:rPr>
          <w:rFonts w:ascii="Times New Roman" w:eastAsia="Times New Roman" w:hAnsi="Times New Roman" w:cs="Times New Roman"/>
        </w:rPr>
        <w:instrText xml:space="preserve"> ADDIN EN.CITE &lt;EndNote&gt;&lt;Cite&gt;&lt;Author&gt;Topping&lt;/Author&gt;&lt;Year&gt;2009&lt;/Year&gt;&lt;RecNum&gt;136&lt;/RecNum&gt;&lt;DisplayText&gt;(Topping, 2009)&lt;/DisplayText&gt;&lt;record&gt;&lt;rec-number&gt;136&lt;/rec-number&gt;&lt;foreign-keys&gt;&lt;key app="EN" db-id="9esdvs50spx25vedwx7vws9qztsrp0ptpwaa" timestamp="1721674787"&gt;136&lt;/key&gt;&lt;/foreign-keys&gt;&lt;ref-type name="Journal Article"&gt;17&lt;/ref-type&gt;&lt;contributors&gt;&lt;authors&gt;&lt;author&gt;Topping, Keith J.&lt;/author&gt;&lt;/authors&gt;&lt;/contributors&gt;&lt;titles&gt;&lt;title&gt;Peer Assessment&lt;/title&gt;&lt;secondary-title&gt;Theory into practice&lt;/secondary-title&gt;&lt;/titles&gt;&lt;periodical&gt;&lt;full-title&gt;Theory into practice&lt;/full-title&gt;&lt;/periodical&gt;&lt;pages&gt;20-27&lt;/pages&gt;&lt;volume&gt;48&lt;/volume&gt;&lt;number&gt;1&lt;/number&gt;&lt;keywords&gt;&lt;keyword&gt;Cognitive Development&lt;/keyword&gt;&lt;keyword&gt;Collaborative learning&lt;/keyword&gt;&lt;keyword&gt;Cooperation&lt;/keyword&gt;&lt;keyword&gt;Educational psychology&lt;/keyword&gt;&lt;keyword&gt;Educational research&lt;/keyword&gt;&lt;keyword&gt;Evaluation Methods&lt;/keyword&gt;&lt;keyword&gt;Feedback&lt;/keyword&gt;&lt;keyword&gt;Feedback (Response)&lt;/keyword&gt;&lt;keyword&gt;Formative Evaluation&lt;/keyword&gt;&lt;keyword&gt;Group Activities&lt;/keyword&gt;&lt;keyword&gt;Job Skills&lt;/keyword&gt;&lt;keyword&gt;Learning&lt;/keyword&gt;&lt;keyword&gt;Mathematics education&lt;/keyword&gt;&lt;keyword&gt;Metacognition&lt;/keyword&gt;&lt;keyword&gt;Peer assessment&lt;/keyword&gt;&lt;keyword&gt;Peer Evaluation&lt;/keyword&gt;&lt;keyword&gt;Peer Influence&lt;/keyword&gt;&lt;keyword&gt;Peer review&lt;/keyword&gt;&lt;keyword&gt;Portfolios&lt;/keyword&gt;&lt;keyword&gt;Students&lt;/keyword&gt;&lt;keyword&gt;Teachers&lt;/keyword&gt;&lt;keyword&gt;Teaching Methods&lt;/keyword&gt;&lt;keyword&gt;Test Reliability&lt;/keyword&gt;&lt;keyword&gt;Test Validity&lt;/keyword&gt;&lt;keyword&gt;Topping&lt;/keyword&gt;&lt;keyword&gt;Writing instruction&lt;/keyword&gt;&lt;keyword&gt;Writing processes&lt;/keyword&gt;&lt;keyword&gt;Writing Skills&lt;/keyword&gt;&lt;keyword&gt;Writing teachers&lt;/keyword&gt;&lt;keyword&gt;Writing tests&lt;/keyword&gt;&lt;/keywords&gt;&lt;dates&gt;&lt;year&gt;2009&lt;/year&gt;&lt;/dates&gt;&lt;pub-location&gt;Columbus&lt;/pub-location&gt;&lt;publisher&gt;Taylor &amp;amp; Francis Group&lt;/publisher&gt;&lt;isbn&gt;0040-5841&lt;/isbn&gt;&lt;urls&gt;&lt;related-urls&gt;&lt;url&gt;https://go.exlibris.link/sMjKyHqz&lt;/url&gt;&lt;/related-urls&gt;&lt;/urls&gt;&lt;electronic-resource-num&gt;10.1080/00405840802577569&lt;/electronic-resource-num&gt;&lt;language&gt;English&lt;/language&gt;&lt;/record&gt;&lt;/Cite&gt;&lt;/EndNote&gt;</w:instrText>
      </w:r>
      <w:r w:rsidR="00643F8C">
        <w:rPr>
          <w:rFonts w:ascii="Times New Roman" w:eastAsia="Times New Roman" w:hAnsi="Times New Roman" w:cs="Times New Roman"/>
        </w:rPr>
        <w:fldChar w:fldCharType="separate"/>
      </w:r>
      <w:r w:rsidR="00643F8C" w:rsidRPr="40D34DD0">
        <w:rPr>
          <w:noProof/>
        </w:rPr>
        <w:t>(Topping, 2009)</w:t>
      </w:r>
      <w:r w:rsidR="00643F8C">
        <w:rPr>
          <w:rFonts w:ascii="Times New Roman" w:eastAsia="Times New Roman" w:hAnsi="Times New Roman" w:cs="Times New Roman"/>
        </w:rPr>
        <w:fldChar w:fldCharType="end"/>
      </w:r>
      <w:r w:rsidR="00643F8C" w:rsidRPr="40D34DD0">
        <w:t>.</w:t>
      </w:r>
      <w:r w:rsidR="7FE90CD9" w:rsidRPr="40D34DD0">
        <w:t xml:space="preserve"> In the preparation phase, teachers may need to keep some of these in mind and come up with some mitigation strategies.</w:t>
      </w:r>
    </w:p>
    <w:p w14:paraId="6FF24CE9" w14:textId="3A2A99AE" w:rsidR="00085A91" w:rsidRDefault="000619B9" w:rsidP="44CEB5EF">
      <w:pPr>
        <w:jc w:val="both"/>
      </w:pPr>
      <w:r w:rsidRPr="40D34DD0">
        <w:t xml:space="preserve">     </w:t>
      </w:r>
      <w:r w:rsidR="00C8438D" w:rsidRPr="40D34DD0">
        <w:t>It is not just judgement</w:t>
      </w:r>
      <w:r w:rsidR="2DDB111E" w:rsidRPr="40D34DD0">
        <w:t xml:space="preserve"> that</w:t>
      </w:r>
      <w:r w:rsidR="00C8438D" w:rsidRPr="40D34DD0">
        <w:t xml:space="preserve"> students might be concerned about, but they also may experience anxiety when giving feedback out of worry that they may hurt </w:t>
      </w:r>
      <w:r w:rsidR="125A4BD9" w:rsidRPr="40D34DD0">
        <w:t xml:space="preserve">other </w:t>
      </w:r>
      <w:r w:rsidR="624064E8" w:rsidRPr="40D34DD0">
        <w:t>students'</w:t>
      </w:r>
      <w:r w:rsidR="00C8438D" w:rsidRPr="40D34DD0">
        <w:t xml:space="preserve"> feelings </w:t>
      </w:r>
      <w:r w:rsidR="00C8438D">
        <w:rPr>
          <w:rFonts w:ascii="Times New Roman" w:eastAsia="Times New Roman" w:hAnsi="Times New Roman" w:cs="Times New Roman"/>
        </w:rPr>
        <w:fldChar w:fldCharType="begin"/>
      </w:r>
      <w:r w:rsidR="00C8438D">
        <w:rPr>
          <w:rFonts w:ascii="Times New Roman" w:eastAsia="Times New Roman" w:hAnsi="Times New Roman" w:cs="Times New Roman"/>
        </w:rPr>
        <w:instrText xml:space="preserve"> ADDIN EN.CITE &lt;EndNote&gt;&lt;Cite&gt;&lt;Author&gt;Turner&lt;/Author&gt;&lt;Year&gt;2023&lt;/Year&gt;&lt;RecNum&gt;131&lt;/RecNum&gt;&lt;DisplayText&gt;(Turner, 2023)&lt;/DisplayText&gt;&lt;record&gt;&lt;rec-number&gt;131&lt;/rec-number&gt;&lt;foreign-keys&gt;&lt;key app="EN" db-id="9esdvs50spx25vedwx7vws9qztsrp0ptpwaa" timestamp="1720785629"&gt;131&lt;/key&gt;&lt;/foreign-keys&gt;&lt;ref-type name="Book Section"&gt;5&lt;/ref-type&gt;&lt;contributors&gt;&lt;authors&gt;&lt;author&gt;Turner, Ellen&lt;/author&gt;&lt;/authors&gt;&lt;secondary-authors&gt;&lt;author&gt;Jackson, Phoebe&lt;/author&gt;&lt;author&gt;Weaver, Christopher C&lt;/author&gt;&lt;/secondary-authors&gt;&lt;/contributors&gt;&lt;titles&gt;&lt;title&gt;Peer review and the benefits of anxiety in the academic writing classroom&lt;/title&gt;&lt;secondary-title&gt;Rethinking Peer Review: Critical Reflections on a Pedagogical Practice&lt;/secondary-title&gt;&lt;/titles&gt;&lt;section&gt;7&lt;/section&gt;&lt;dates&gt;&lt;year&gt;2023&lt;/year&gt;&lt;/dates&gt;&lt;pub-location&gt;University Press of Colorado&lt;/pub-location&gt;&lt;publisher&gt;WAC Clearinghouse&lt;/publisher&gt;&lt;isbn&gt;1646425030&lt;/isbn&gt;&lt;urls&gt;&lt;/urls&gt;&lt;/record&gt;&lt;/Cite&gt;&lt;/EndNote&gt;</w:instrText>
      </w:r>
      <w:r w:rsidR="00C8438D">
        <w:rPr>
          <w:rFonts w:ascii="Times New Roman" w:eastAsia="Times New Roman" w:hAnsi="Times New Roman" w:cs="Times New Roman"/>
        </w:rPr>
        <w:fldChar w:fldCharType="separate"/>
      </w:r>
      <w:r w:rsidR="00C8438D" w:rsidRPr="40D34DD0">
        <w:rPr>
          <w:noProof/>
        </w:rPr>
        <w:t>(Turner, 2023)</w:t>
      </w:r>
      <w:r w:rsidR="00C8438D">
        <w:rPr>
          <w:rFonts w:ascii="Times New Roman" w:eastAsia="Times New Roman" w:hAnsi="Times New Roman" w:cs="Times New Roman"/>
        </w:rPr>
        <w:fldChar w:fldCharType="end"/>
      </w:r>
      <w:r w:rsidR="00C8438D" w:rsidRPr="40D34DD0">
        <w:t xml:space="preserve">. </w:t>
      </w:r>
      <w:r w:rsidR="00FD4509" w:rsidRPr="40D34DD0">
        <w:t>These anxious feelings amongst students</w:t>
      </w:r>
      <w:r w:rsidR="002466E1" w:rsidRPr="40D34DD0">
        <w:t xml:space="preserve"> may result from their lack of experience in giving </w:t>
      </w:r>
      <w:r w:rsidR="009F7451" w:rsidRPr="40D34DD0">
        <w:t>feedback</w:t>
      </w:r>
      <w:r w:rsidR="00712758" w:rsidRPr="40D34DD0">
        <w:t xml:space="preserve"> </w:t>
      </w:r>
      <w:r w:rsidR="00712758">
        <w:rPr>
          <w:rFonts w:ascii="Times New Roman" w:eastAsia="Times New Roman" w:hAnsi="Times New Roman" w:cs="Times New Roman"/>
        </w:rPr>
        <w:fldChar w:fldCharType="begin">
          <w:fldData xml:space="preserve">PEVuZE5vdGU+PENpdGU+PEF1dGhvcj5Pc21hbmk8L0F1dGhvcj48WWVhcj4yMDIzPC9ZZWFyPjxS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</w:fldData>
        </w:fldChar>
      </w:r>
      <w:r w:rsidR="00712758">
        <w:rPr>
          <w:rFonts w:ascii="Times New Roman" w:eastAsia="Times New Roman" w:hAnsi="Times New Roman" w:cs="Times New Roman"/>
        </w:rPr>
        <w:instrText xml:space="preserve"> ADDIN EN.CITE </w:instrText>
      </w:r>
      <w:r w:rsidR="00712758">
        <w:rPr>
          <w:rFonts w:ascii="Times New Roman" w:eastAsia="Times New Roman" w:hAnsi="Times New Roman" w:cs="Times New Roman"/>
        </w:rPr>
        <w:fldChar w:fldCharType="begin">
          <w:fldData xml:space="preserve">PEVuZE5vdGU+PENpdGU+PEF1dGhvcj5Pc21hbmk8L0F1dGhvcj48WWVhcj4yMDIzPC9ZZWFyPjxS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</w:fldData>
        </w:fldChar>
      </w:r>
      <w:r w:rsidR="00712758">
        <w:rPr>
          <w:rFonts w:ascii="Times New Roman" w:eastAsia="Times New Roman" w:hAnsi="Times New Roman" w:cs="Times New Roman"/>
        </w:rPr>
        <w:instrText xml:space="preserve"> ADDIN EN.CITE.DATA </w:instrText>
      </w:r>
      <w:r w:rsidR="00712758">
        <w:rPr>
          <w:rFonts w:ascii="Times New Roman" w:eastAsia="Times New Roman" w:hAnsi="Times New Roman" w:cs="Times New Roman"/>
        </w:rPr>
      </w:r>
      <w:r w:rsidR="00712758">
        <w:rPr>
          <w:rFonts w:ascii="Times New Roman" w:eastAsia="Times New Roman" w:hAnsi="Times New Roman" w:cs="Times New Roman"/>
        </w:rPr>
        <w:fldChar w:fldCharType="end"/>
      </w:r>
      <w:r w:rsidR="00712758">
        <w:rPr>
          <w:rFonts w:ascii="Times New Roman" w:eastAsia="Times New Roman" w:hAnsi="Times New Roman" w:cs="Times New Roman"/>
        </w:rPr>
      </w:r>
      <w:r w:rsidR="00712758">
        <w:rPr>
          <w:rFonts w:ascii="Times New Roman" w:eastAsia="Times New Roman" w:hAnsi="Times New Roman" w:cs="Times New Roman"/>
        </w:rPr>
        <w:fldChar w:fldCharType="separate"/>
      </w:r>
      <w:r w:rsidR="00712758" w:rsidRPr="40D34DD0">
        <w:rPr>
          <w:noProof/>
        </w:rPr>
        <w:t>(Halasek, 2023; Osmani, 2023; Turner, 2023)</w:t>
      </w:r>
      <w:r w:rsidR="00712758">
        <w:rPr>
          <w:rFonts w:ascii="Times New Roman" w:eastAsia="Times New Roman" w:hAnsi="Times New Roman" w:cs="Times New Roman"/>
        </w:rPr>
        <w:fldChar w:fldCharType="end"/>
      </w:r>
      <w:r w:rsidR="009F7451" w:rsidRPr="40D34DD0">
        <w:t>.</w:t>
      </w:r>
      <w:r w:rsidR="00DF21FF" w:rsidRPr="40D34DD0">
        <w:t xml:space="preserve"> </w:t>
      </w:r>
      <w:r w:rsidR="00D62323" w:rsidRPr="40D34DD0">
        <w:t xml:space="preserve">There may </w:t>
      </w:r>
      <w:r w:rsidR="00D62323" w:rsidRPr="40D34DD0">
        <w:lastRenderedPageBreak/>
        <w:t>also be feelings amongst students that they</w:t>
      </w:r>
      <w:r w:rsidR="005C6198" w:rsidRPr="40D34DD0">
        <w:t xml:space="preserve"> do not trust their peers can provide whatever they deem to be good feedback </w:t>
      </w:r>
      <w:r w:rsidR="005C6198">
        <w:rPr>
          <w:rFonts w:ascii="Times New Roman" w:eastAsia="Times New Roman" w:hAnsi="Times New Roman" w:cs="Times New Roman"/>
        </w:rPr>
        <w:fldChar w:fldCharType="begin"/>
      </w:r>
      <w:r w:rsidR="005C6198">
        <w:rPr>
          <w:rFonts w:ascii="Times New Roman" w:eastAsia="Times New Roman" w:hAnsi="Times New Roman" w:cs="Times New Roman"/>
        </w:rPr>
        <w:instrText xml:space="preserve"> ADDIN EN.CITE &lt;EndNote&gt;&lt;Cite&gt;&lt;Author&gt;Ahmed&lt;/Author&gt;&lt;Year&gt;2021&lt;/Year&gt;&lt;RecNum&gt;142&lt;/RecNum&gt;&lt;DisplayText&gt;(Ahmed, 2021)&lt;/DisplayText&gt;&lt;record&gt;&lt;rec-number&gt;142&lt;/rec-number&gt;&lt;foreign-keys&gt;&lt;key app="EN" db-id="9esdvs50spx25vedwx7vws9qztsrp0ptpwaa" timestamp="1721677308"&gt;142&lt;/key&gt;&lt;/foreign-keys&gt;&lt;ref-type name="Journal Article"&gt;17&lt;/ref-type&gt;&lt;contributors&gt;&lt;authors&gt;&lt;author&gt;Ahmed, Rashad&lt;/author&gt;&lt;/authors&gt;&lt;/contributors&gt;&lt;titles&gt;&lt;title&gt;Peer review in academic writing: Different perspectives from instructors and students&lt;/title&gt;&lt;secondary-title&gt;TESOL journal&lt;/secondary-title&gt;&lt;/titles&gt;&lt;periodical&gt;&lt;full-title&gt;TESOL journal&lt;/full-title&gt;&lt;/periodical&gt;&lt;pages&gt;n/a-n/a&lt;/pages&gt;&lt;volume&gt;12&lt;/volume&gt;&lt;number&gt;1&lt;/number&gt;&lt;keywords&gt;&lt;keyword&gt;Academic Language&lt;/keyword&gt;&lt;keyword&gt;College Freshmen&lt;/keyword&gt;&lt;keyword&gt;English (Second Language)&lt;/keyword&gt;&lt;keyword&gt;Feedback (Response)&lt;/keyword&gt;&lt;keyword&gt;Native Speakers&lt;/keyword&gt;&lt;keyword&gt;Peer Evaluation&lt;/keyword&gt;&lt;keyword&gt;Self Efficacy&lt;/keyword&gt;&lt;keyword&gt;Student Attitudes&lt;/keyword&gt;&lt;keyword&gt;Teacher Attitudes&lt;/keyword&gt;&lt;keyword&gt;Writing Skills&lt;/keyword&gt;&lt;keyword&gt;Writing Teachers&lt;/keyword&gt;&lt;/keywords&gt;&lt;dates&gt;&lt;year&gt;2021&lt;/year&gt;&lt;/dates&gt;&lt;publisher&gt;Wiley&lt;/publisher&gt;&lt;isbn&gt;1056-7941;1949-3533;&lt;/isbn&gt;&lt;urls&gt;&lt;related-urls&gt;&lt;url&gt;https://go.exlibris.link/j9B5nSXN&lt;/url&gt;&lt;/related-urls&gt;&lt;/urls&gt;&lt;electronic-resource-num&gt;10.1002/tesj.537&lt;/electronic-resource-num&gt;&lt;language&gt;English&lt;/language&gt;&lt;/record&gt;&lt;/Cite&gt;&lt;/EndNote&gt;</w:instrText>
      </w:r>
      <w:r w:rsidR="005C6198">
        <w:rPr>
          <w:rFonts w:ascii="Times New Roman" w:eastAsia="Times New Roman" w:hAnsi="Times New Roman" w:cs="Times New Roman"/>
        </w:rPr>
        <w:fldChar w:fldCharType="separate"/>
      </w:r>
      <w:r w:rsidR="005C6198" w:rsidRPr="40D34DD0">
        <w:rPr>
          <w:noProof/>
        </w:rPr>
        <w:t>(Ahmed, 2021)</w:t>
      </w:r>
      <w:r w:rsidR="005C6198">
        <w:rPr>
          <w:rFonts w:ascii="Times New Roman" w:eastAsia="Times New Roman" w:hAnsi="Times New Roman" w:cs="Times New Roman"/>
        </w:rPr>
        <w:fldChar w:fldCharType="end"/>
      </w:r>
      <w:r w:rsidR="0099711D" w:rsidRPr="40D34DD0">
        <w:t xml:space="preserve"> which may result from</w:t>
      </w:r>
      <w:r w:rsidR="7888D01B" w:rsidRPr="40D34DD0">
        <w:t xml:space="preserve"> the</w:t>
      </w:r>
      <w:r w:rsidR="0099711D" w:rsidRPr="40D34DD0">
        <w:t xml:space="preserve"> lack of experience and further emphasise the importance of preparation. </w:t>
      </w:r>
      <w:r w:rsidR="0F3E8739" w:rsidRPr="40D34DD0">
        <w:t>F</w:t>
      </w:r>
      <w:r w:rsidR="00FD0876" w:rsidRPr="40D34DD0">
        <w:t>eelings of</w:t>
      </w:r>
      <w:r w:rsidR="00DF21FF" w:rsidRPr="40D34DD0">
        <w:t xml:space="preserve"> embarrassment</w:t>
      </w:r>
      <w:r w:rsidR="0BBB7238" w:rsidRPr="40D34DD0">
        <w:t xml:space="preserve"> </w:t>
      </w:r>
      <w:r w:rsidR="00993B80">
        <w:rPr>
          <w:rFonts w:ascii="Times New Roman" w:eastAsia="Times New Roman" w:hAnsi="Times New Roman" w:cs="Times New Roman"/>
        </w:rPr>
        <w:fldChar w:fldCharType="begin"/>
      </w:r>
      <w:r w:rsidR="00993B80">
        <w:rPr>
          <w:rFonts w:ascii="Times New Roman" w:eastAsia="Times New Roman" w:hAnsi="Times New Roman" w:cs="Times New Roman"/>
        </w:rPr>
        <w:instrText xml:space="preserve"> ADDIN EN.CITE &lt;EndNote&gt;&lt;Cite&gt;&lt;Author&gt;Turner&lt;/Author&gt;&lt;Year&gt;2023&lt;/Year&gt;&lt;RecNum&gt;131&lt;/RecNum&gt;&lt;DisplayText&gt;(Turner, 2023)&lt;/DisplayText&gt;&lt;record&gt;&lt;rec-number&gt;131&lt;/rec-number&gt;&lt;foreign-keys&gt;&lt;key app="EN" db-id="9esdvs50spx25vedwx7vws9qztsrp0ptpwaa" timestamp="1720785629"&gt;131&lt;/key&gt;&lt;/foreign-keys&gt;&lt;ref-type name="Book Section"&gt;5&lt;/ref-type&gt;&lt;contributors&gt;&lt;authors&gt;&lt;author&gt;Turner, Ellen&lt;/author&gt;&lt;/authors&gt;&lt;secondary-authors&gt;&lt;author&gt;Jackson, Phoebe&lt;/author&gt;&lt;author&gt;Weaver, Christopher C&lt;/author&gt;&lt;/secondary-authors&gt;&lt;/contributors&gt;&lt;titles&gt;&lt;title&gt;Peer review and the benefits of anxiety in the academic writing classroom&lt;/title&gt;&lt;secondary-title&gt;Rethinking Peer Review: Critical Reflections on a Pedagogical Practice&lt;/secondary-title&gt;&lt;/titles&gt;&lt;section&gt;7&lt;/section&gt;&lt;dates&gt;&lt;year&gt;2023&lt;/year&gt;&lt;/dates&gt;&lt;pub-location&gt;University Press of Colorado&lt;/pub-location&gt;&lt;publisher&gt;WAC Clearinghouse&lt;/publisher&gt;&lt;isbn&gt;1646425030&lt;/isbn&gt;&lt;urls&gt;&lt;/urls&gt;&lt;/record&gt;&lt;/Cite&gt;&lt;/EndNote&gt;</w:instrText>
      </w:r>
      <w:r w:rsidR="00993B80">
        <w:rPr>
          <w:rFonts w:ascii="Times New Roman" w:eastAsia="Times New Roman" w:hAnsi="Times New Roman" w:cs="Times New Roman"/>
        </w:rPr>
        <w:fldChar w:fldCharType="separate"/>
      </w:r>
      <w:r w:rsidR="00993B80" w:rsidRPr="40D34DD0">
        <w:rPr>
          <w:noProof/>
        </w:rPr>
        <w:t>(Turner, 2023)</w:t>
      </w:r>
      <w:r w:rsidR="00993B80">
        <w:rPr>
          <w:rFonts w:ascii="Times New Roman" w:eastAsia="Times New Roman" w:hAnsi="Times New Roman" w:cs="Times New Roman"/>
        </w:rPr>
        <w:fldChar w:fldCharType="end"/>
      </w:r>
      <w:r w:rsidR="00993B80" w:rsidRPr="40D34DD0">
        <w:t xml:space="preserve"> and/or discomfort </w:t>
      </w:r>
      <w:r w:rsidR="00993B80">
        <w:rPr>
          <w:rFonts w:ascii="Times New Roman" w:eastAsia="Times New Roman" w:hAnsi="Times New Roman" w:cs="Times New Roman"/>
        </w:rPr>
        <w:fldChar w:fldCharType="begin"/>
      </w:r>
      <w:r w:rsidR="00993B80">
        <w:rPr>
          <w:rFonts w:ascii="Times New Roman" w:eastAsia="Times New Roman" w:hAnsi="Times New Roman" w:cs="Times New Roman"/>
        </w:rPr>
        <w:instrText xml:space="preserve"> ADDIN EN.CITE &lt;EndNote&gt;&lt;Cite&gt;&lt;Author&gt;Topping&lt;/Author&gt;&lt;Year&gt;2009&lt;/Year&gt;&lt;RecNum&gt;136&lt;/RecNum&gt;&lt;DisplayText&gt;(Topping, 2009)&lt;/DisplayText&gt;&lt;record&gt;&lt;rec-number&gt;136&lt;/rec-number&gt;&lt;foreign-keys&gt;&lt;key app="EN" db-id="9esdvs50spx25vedwx7vws9qztsrp0ptpwaa" timestamp="1721674787"&gt;136&lt;/key&gt;&lt;/foreign-keys&gt;&lt;ref-type name="Journal Article"&gt;17&lt;/ref-type&gt;&lt;contributors&gt;&lt;authors&gt;&lt;author&gt;Topping, Keith J.&lt;/author&gt;&lt;/authors&gt;&lt;/contributors&gt;&lt;titles&gt;&lt;title&gt;Peer Assessment&lt;/title&gt;&lt;secondary-title&gt;Theory into practice&lt;/secondary-title&gt;&lt;/titles&gt;&lt;periodical&gt;&lt;full-title&gt;Theory into practice&lt;/full-title&gt;&lt;/periodical&gt;&lt;pages&gt;20-27&lt;/pages&gt;&lt;volume&gt;48&lt;/volume&gt;&lt;number&gt;1&lt;/number&gt;&lt;keywords&gt;&lt;keyword&gt;Cognitive Development&lt;/keyword&gt;&lt;keyword&gt;Collaborative learning&lt;/keyword&gt;&lt;keyword&gt;Cooperation&lt;/keyword&gt;&lt;keyword&gt;Educational psychology&lt;/keyword&gt;&lt;keyword&gt;Educational research&lt;/keyword&gt;&lt;keyword&gt;Evaluation Methods&lt;/keyword&gt;&lt;keyword&gt;Feedback&lt;/keyword&gt;&lt;keyword&gt;Feedback (Response)&lt;/keyword&gt;&lt;keyword&gt;Formative Evaluation&lt;/keyword&gt;&lt;keyword&gt;Group Activities&lt;/keyword&gt;&lt;keyword&gt;Job Skills&lt;/keyword&gt;&lt;keyword&gt;Learning&lt;/keyword&gt;&lt;keyword&gt;Mathematics education&lt;/keyword&gt;&lt;keyword&gt;Metacognition&lt;/keyword&gt;&lt;keyword&gt;Peer assessment&lt;/keyword&gt;&lt;keyword&gt;Peer Evaluation&lt;/keyword&gt;&lt;keyword&gt;Peer Influence&lt;/keyword&gt;&lt;keyword&gt;Peer review&lt;/keyword&gt;&lt;keyword&gt;Portfolios&lt;/keyword&gt;&lt;keyword&gt;Students&lt;/keyword&gt;&lt;keyword&gt;Teachers&lt;/keyword&gt;&lt;keyword&gt;Teaching Methods&lt;/keyword&gt;&lt;keyword&gt;Test Reliability&lt;/keyword&gt;&lt;keyword&gt;Test Validity&lt;/keyword&gt;&lt;keyword&gt;Topping&lt;/keyword&gt;&lt;keyword&gt;Writing instruction&lt;/keyword&gt;&lt;keyword&gt;Writing processes&lt;/keyword&gt;&lt;keyword&gt;Writing Skills&lt;/keyword&gt;&lt;keyword&gt;Writing teachers&lt;/keyword&gt;&lt;keyword&gt;Writing tests&lt;/keyword&gt;&lt;/keywords&gt;&lt;dates&gt;&lt;year&gt;2009&lt;/year&gt;&lt;/dates&gt;&lt;pub-location&gt;Columbus&lt;/pub-location&gt;&lt;publisher&gt;Taylor &amp;amp; Francis Group&lt;/publisher&gt;&lt;isbn&gt;0040-5841&lt;/isbn&gt;&lt;urls&gt;&lt;related-urls&gt;&lt;url&gt;https://go.exlibris.link/sMjKyHqz&lt;/url&gt;&lt;/related-urls&gt;&lt;/urls&gt;&lt;electronic-resource-num&gt;10.1080/00405840802577569&lt;/electronic-resource-num&gt;&lt;language&gt;English&lt;/language&gt;&lt;/record&gt;&lt;/Cite&gt;&lt;/EndNote&gt;</w:instrText>
      </w:r>
      <w:r w:rsidR="00993B80">
        <w:rPr>
          <w:rFonts w:ascii="Times New Roman" w:eastAsia="Times New Roman" w:hAnsi="Times New Roman" w:cs="Times New Roman"/>
        </w:rPr>
        <w:fldChar w:fldCharType="separate"/>
      </w:r>
      <w:r w:rsidR="00993B80" w:rsidRPr="40D34DD0">
        <w:rPr>
          <w:noProof/>
        </w:rPr>
        <w:t>(Topping, 2009)</w:t>
      </w:r>
      <w:r w:rsidR="00993B80">
        <w:rPr>
          <w:rFonts w:ascii="Times New Roman" w:eastAsia="Times New Roman" w:hAnsi="Times New Roman" w:cs="Times New Roman"/>
        </w:rPr>
        <w:fldChar w:fldCharType="end"/>
      </w:r>
      <w:r w:rsidR="00FD0876" w:rsidRPr="40D34DD0">
        <w:t xml:space="preserve"> </w:t>
      </w:r>
      <w:r w:rsidR="51E3158F" w:rsidRPr="40D34DD0">
        <w:t xml:space="preserve">may arise when being asked to give and receive </w:t>
      </w:r>
      <w:r w:rsidR="00FD0876" w:rsidRPr="40D34DD0">
        <w:t>feedba</w:t>
      </w:r>
      <w:r w:rsidR="0072253A" w:rsidRPr="40D34DD0">
        <w:t>ck</w:t>
      </w:r>
      <w:r w:rsidR="00FD0876" w:rsidRPr="40D34DD0">
        <w:t>.</w:t>
      </w:r>
      <w:r w:rsidR="00BA240B" w:rsidRPr="40D34DD0">
        <w:t xml:space="preserve"> This is where preparation for doing peer </w:t>
      </w:r>
      <w:r w:rsidR="2DB078F2" w:rsidRPr="40D34DD0">
        <w:t>feedback</w:t>
      </w:r>
      <w:r w:rsidR="00BA240B" w:rsidRPr="40D34DD0">
        <w:t xml:space="preserve"> could be important as well</w:t>
      </w:r>
      <w:r w:rsidR="00365B6E" w:rsidRPr="40D34DD0">
        <w:t xml:space="preserve"> and these considerations should be taken by teachers </w:t>
      </w:r>
      <w:r w:rsidR="00365B6E">
        <w:rPr>
          <w:rFonts w:ascii="Times New Roman" w:eastAsia="Times New Roman" w:hAnsi="Times New Roman" w:cs="Times New Roman"/>
        </w:rPr>
        <w:fldChar w:fldCharType="begin"/>
      </w:r>
      <w:r w:rsidR="00365B6E">
        <w:rPr>
          <w:rFonts w:ascii="Times New Roman" w:eastAsia="Times New Roman" w:hAnsi="Times New Roman" w:cs="Times New Roman"/>
        </w:rPr>
        <w:instrText xml:space="preserve"> ADDIN EN.CITE &lt;EndNote&gt;&lt;Cite&gt;&lt;Author&gt;Topping&lt;/Author&gt;&lt;Year&gt;2009&lt;/Year&gt;&lt;RecNum&gt;136&lt;/RecNum&gt;&lt;DisplayText&gt;(Topping, 2009)&lt;/DisplayText&gt;&lt;record&gt;&lt;rec-number&gt;136&lt;/rec-number&gt;&lt;foreign-keys&gt;&lt;key app="EN" db-id="9esdvs50spx25vedwx7vws9qztsrp0ptpwaa" timestamp="1721674787"&gt;136&lt;/key&gt;&lt;/foreign-keys&gt;&lt;ref-type name="Journal Article"&gt;17&lt;/ref-type&gt;&lt;contributors&gt;&lt;authors&gt;&lt;author&gt;Topping, Keith J.&lt;/author&gt;&lt;/authors&gt;&lt;/contributors&gt;&lt;titles&gt;&lt;title&gt;Peer Assessment&lt;/title&gt;&lt;secondary-title&gt;Theory into practice&lt;/secondary-title&gt;&lt;/titles&gt;&lt;periodical&gt;&lt;full-title&gt;Theory into practice&lt;/full-title&gt;&lt;/periodical&gt;&lt;pages&gt;20-27&lt;/pages&gt;&lt;volume&gt;48&lt;/volume&gt;&lt;number&gt;1&lt;/number&gt;&lt;keywords&gt;&lt;keyword&gt;Cognitive Development&lt;/keyword&gt;&lt;keyword&gt;Collaborative learning&lt;/keyword&gt;&lt;keyword&gt;Cooperation&lt;/keyword&gt;&lt;keyword&gt;Educational psychology&lt;/keyword&gt;&lt;keyword&gt;Educational research&lt;/keyword&gt;&lt;keyword&gt;Evaluation Methods&lt;/keyword&gt;&lt;keyword&gt;Feedback&lt;/keyword&gt;&lt;keyword&gt;Feedback (Response)&lt;/keyword&gt;&lt;keyword&gt;Formative Evaluation&lt;/keyword&gt;&lt;keyword&gt;Group Activities&lt;/keyword&gt;&lt;keyword&gt;Job Skills&lt;/keyword&gt;&lt;keyword&gt;Learning&lt;/keyword&gt;&lt;keyword&gt;Mathematics education&lt;/keyword&gt;&lt;keyword&gt;Metacognition&lt;/keyword&gt;&lt;keyword&gt;Peer assessment&lt;/keyword&gt;&lt;keyword&gt;Peer Evaluation&lt;/keyword&gt;&lt;keyword&gt;Peer Influence&lt;/keyword&gt;&lt;keyword&gt;Peer review&lt;/keyword&gt;&lt;keyword&gt;Portfolios&lt;/keyword&gt;&lt;keyword&gt;Students&lt;/keyword&gt;&lt;keyword&gt;Teachers&lt;/keyword&gt;&lt;keyword&gt;Teaching Methods&lt;/keyword&gt;&lt;keyword&gt;Test Reliability&lt;/keyword&gt;&lt;keyword&gt;Test Validity&lt;/keyword&gt;&lt;keyword&gt;Topping&lt;/keyword&gt;&lt;keyword&gt;Writing instruction&lt;/keyword&gt;&lt;keyword&gt;Writing processes&lt;/keyword&gt;&lt;keyword&gt;Writing Skills&lt;/keyword&gt;&lt;keyword&gt;Writing teachers&lt;/keyword&gt;&lt;keyword&gt;Writing tests&lt;/keyword&gt;&lt;/keywords&gt;&lt;dates&gt;&lt;year&gt;2009&lt;/year&gt;&lt;/dates&gt;&lt;pub-location&gt;Columbus&lt;/pub-location&gt;&lt;publisher&gt;Taylor &amp;amp; Francis Group&lt;/publisher&gt;&lt;isbn&gt;0040-5841&lt;/isbn&gt;&lt;urls&gt;&lt;related-urls&gt;&lt;url&gt;https://go.exlibris.link/sMjKyHqz&lt;/url&gt;&lt;/related-urls&gt;&lt;/urls&gt;&lt;electronic-resource-num&gt;10.1080/00405840802577569&lt;/electronic-resource-num&gt;&lt;language&gt;English&lt;/language&gt;&lt;/record&gt;&lt;/Cite&gt;&lt;/EndNote&gt;</w:instrText>
      </w:r>
      <w:r w:rsidR="00365B6E">
        <w:rPr>
          <w:rFonts w:ascii="Times New Roman" w:eastAsia="Times New Roman" w:hAnsi="Times New Roman" w:cs="Times New Roman"/>
        </w:rPr>
        <w:fldChar w:fldCharType="separate"/>
      </w:r>
      <w:r w:rsidR="00365B6E" w:rsidRPr="40D34DD0">
        <w:rPr>
          <w:noProof/>
        </w:rPr>
        <w:t>(Topping, 2009)</w:t>
      </w:r>
      <w:r w:rsidR="00365B6E">
        <w:rPr>
          <w:rFonts w:ascii="Times New Roman" w:eastAsia="Times New Roman" w:hAnsi="Times New Roman" w:cs="Times New Roman"/>
        </w:rPr>
        <w:fldChar w:fldCharType="end"/>
      </w:r>
      <w:r w:rsidR="00365B6E" w:rsidRPr="40D34DD0">
        <w:t>.</w:t>
      </w:r>
    </w:p>
    <w:p w14:paraId="00F56129" w14:textId="5082A8AA" w:rsidR="002A7730" w:rsidRPr="002A7730" w:rsidRDefault="002A7730" w:rsidP="44CEB5EF">
      <w:pPr>
        <w:jc w:val="both"/>
        <w:rPr>
          <w:i/>
          <w:iCs/>
        </w:rPr>
      </w:pPr>
      <w:r w:rsidRPr="44CEB5EF">
        <w:rPr>
          <w:i/>
          <w:iCs/>
        </w:rPr>
        <w:t xml:space="preserve">In </w:t>
      </w:r>
      <w:r w:rsidR="00FE1DCB" w:rsidRPr="44CEB5EF">
        <w:rPr>
          <w:i/>
          <w:iCs/>
        </w:rPr>
        <w:t>appr</w:t>
      </w:r>
      <w:r w:rsidR="009F7451" w:rsidRPr="44CEB5EF">
        <w:rPr>
          <w:i/>
          <w:iCs/>
        </w:rPr>
        <w:t>oa</w:t>
      </w:r>
      <w:r w:rsidR="00FE1DCB" w:rsidRPr="44CEB5EF">
        <w:rPr>
          <w:i/>
          <w:iCs/>
        </w:rPr>
        <w:t>ches</w:t>
      </w:r>
    </w:p>
    <w:p w14:paraId="4B371F09" w14:textId="20A14681" w:rsidR="00395966" w:rsidRDefault="00365371" w:rsidP="44CEB5EF">
      <w:pPr>
        <w:jc w:val="both"/>
      </w:pPr>
      <w:r w:rsidRPr="44CEB5EF">
        <w:t xml:space="preserve">     </w:t>
      </w:r>
      <w:r w:rsidR="00146F42" w:rsidRPr="44CEB5EF">
        <w:t xml:space="preserve">Peer </w:t>
      </w:r>
      <w:r w:rsidR="193DB821" w:rsidRPr="44CEB5EF">
        <w:t>feedback</w:t>
      </w:r>
      <w:r w:rsidR="00146F42" w:rsidRPr="44CEB5EF">
        <w:t xml:space="preserve"> may require flexibility</w:t>
      </w:r>
      <w:r w:rsidR="00CA2816" w:rsidRPr="44CEB5EF">
        <w:t xml:space="preserve"> in approaches t</w:t>
      </w:r>
      <w:r w:rsidR="70009D15" w:rsidRPr="44CEB5EF">
        <w:t>aken when incorporating into classrooms</w:t>
      </w:r>
      <w:r w:rsidR="00CA2816" w:rsidRPr="44CEB5EF">
        <w:t>. Flexibility is necessary because students might be coming from differ</w:t>
      </w:r>
      <w:r w:rsidR="2FB379C6" w:rsidRPr="44CEB5EF">
        <w:t>ent</w:t>
      </w:r>
      <w:r w:rsidR="00CA2816" w:rsidRPr="44CEB5EF">
        <w:t xml:space="preserve"> disciplines that may not put a lot of focus on academic writing</w:t>
      </w:r>
      <w:r w:rsidR="00C3356A" w:rsidRPr="44CEB5EF">
        <w:t xml:space="preserve"> and require more preparation and support in these types of tasks</w:t>
      </w:r>
      <w:r w:rsidR="00CA2816" w:rsidRPr="44CEB5EF">
        <w:t xml:space="preserve">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Pr="44CEB5EF">
        <w:rPr>
          <w:rFonts w:ascii="Times New Roman" w:eastAsia="Times New Roman" w:hAnsi="Times New Roman" w:cs="Times New Roman"/>
        </w:rPr>
        <w:fldChar w:fldCharType="separate"/>
      </w:r>
      <w:r w:rsidR="00350274" w:rsidRPr="44CEB5EF">
        <w:rPr>
          <w:noProof/>
        </w:rPr>
        <w:t>(Kramer, 2023)</w:t>
      </w:r>
      <w:r w:rsidRPr="44CEB5EF">
        <w:rPr>
          <w:rFonts w:ascii="Times New Roman" w:eastAsia="Times New Roman" w:hAnsi="Times New Roman" w:cs="Times New Roman"/>
        </w:rPr>
        <w:fldChar w:fldCharType="end"/>
      </w:r>
      <w:r w:rsidR="00350274" w:rsidRPr="44CEB5EF">
        <w:t>.</w:t>
      </w:r>
      <w:r w:rsidR="001A143A" w:rsidRPr="44CEB5EF">
        <w:t xml:space="preserve"> There also may need to be different approache</w:t>
      </w:r>
      <w:r w:rsidR="3B4A498C" w:rsidRPr="44CEB5EF">
        <w:t>s</w:t>
      </w:r>
      <w:r w:rsidR="001A143A" w:rsidRPr="44CEB5EF">
        <w:t xml:space="preserve"> and more flexibility to account for </w:t>
      </w:r>
      <w:r w:rsidR="00B554F2" w:rsidRPr="44CEB5EF">
        <w:t>different cultural backgrounds within classrooms</w:t>
      </w:r>
      <w:r w:rsidR="0D887C0F" w:rsidRPr="44CEB5EF">
        <w:t xml:space="preserve"> as well</w:t>
      </w:r>
      <w:r w:rsidR="00B554F2" w:rsidRPr="44CEB5EF">
        <w:t xml:space="preserve">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gt;&lt;Author&gt;Ahmed&lt;/Author&gt;&lt;Year&gt;2021&lt;/Year&gt;&lt;RecNum&gt;142&lt;/RecNum&gt;&lt;DisplayText&gt;(Ahmed, 2021)&lt;/DisplayText&gt;&lt;record&gt;&lt;rec-number&gt;142&lt;/rec-number&gt;&lt;foreign-keys&gt;&lt;key app="EN" db-id="9esdvs50spx25vedwx7vws9qztsrp0ptpwaa" timestamp="1721677308"&gt;142&lt;/key&gt;&lt;/foreign-keys&gt;&lt;ref-type name="Journal Article"&gt;17&lt;/ref-type&gt;&lt;contributors&gt;&lt;authors&gt;&lt;author&gt;Ahmed, Rashad&lt;/author&gt;&lt;/authors&gt;&lt;/contributors&gt;&lt;titles&gt;&lt;title&gt;Peer review in academic writing: Different perspectives from instructors and students&lt;/title&gt;&lt;secondary-title&gt;TESOL journal&lt;/secondary-title&gt;&lt;/titles&gt;&lt;periodical&gt;&lt;full-title&gt;TESOL journal&lt;/full-title&gt;&lt;/periodical&gt;&lt;pages&gt;n/a-n/a&lt;/pages&gt;&lt;volume&gt;12&lt;/volume&gt;&lt;number&gt;1&lt;/number&gt;&lt;keywords&gt;&lt;keyword&gt;Academic Language&lt;/keyword&gt;&lt;keyword&gt;College Freshmen&lt;/keyword&gt;&lt;keyword&gt;English (Second Language)&lt;/keyword&gt;&lt;keyword&gt;Feedback (Response)&lt;/keyword&gt;&lt;keyword&gt;Native Speakers&lt;/keyword&gt;&lt;keyword&gt;Peer Evaluation&lt;/keyword&gt;&lt;keyword&gt;Self Efficacy&lt;/keyword&gt;&lt;keyword&gt;Student Attitudes&lt;/keyword&gt;&lt;keyword&gt;Teacher Attitudes&lt;/keyword&gt;&lt;keyword&gt;Writing Skills&lt;/keyword&gt;&lt;keyword&gt;Writing Teachers&lt;/keyword&gt;&lt;/keywords&gt;&lt;dates&gt;&lt;year&gt;2021&lt;/year&gt;&lt;/dates&gt;&lt;publisher&gt;Wiley&lt;/publisher&gt;&lt;isbn&gt;1056-7941;1949-3533;&lt;/isbn&gt;&lt;urls&gt;&lt;related-urls&gt;&lt;url&gt;https://go.exlibris.link/j9B5nSXN&lt;/url&gt;&lt;/related-urls&gt;&lt;/urls&gt;&lt;electronic-resource-num&gt;10.1002/tesj.537&lt;/electronic-resource-num&gt;&lt;language&gt;English&lt;/language&gt;&lt;/record&gt;&lt;/Cite&gt;&lt;/EndNote&gt;</w:instrText>
      </w:r>
      <w:r w:rsidRPr="44CEB5EF">
        <w:rPr>
          <w:rFonts w:ascii="Times New Roman" w:eastAsia="Times New Roman" w:hAnsi="Times New Roman" w:cs="Times New Roman"/>
        </w:rPr>
        <w:fldChar w:fldCharType="separate"/>
      </w:r>
      <w:r w:rsidR="00B554F2" w:rsidRPr="44CEB5EF">
        <w:rPr>
          <w:noProof/>
        </w:rPr>
        <w:t>(Ahmed, 2021)</w:t>
      </w:r>
      <w:r w:rsidRPr="44CEB5EF">
        <w:rPr>
          <w:rFonts w:ascii="Times New Roman" w:eastAsia="Times New Roman" w:hAnsi="Times New Roman" w:cs="Times New Roman"/>
        </w:rPr>
        <w:fldChar w:fldCharType="end"/>
      </w:r>
      <w:r w:rsidR="00B554F2" w:rsidRPr="44CEB5EF">
        <w:t>.</w:t>
      </w:r>
    </w:p>
    <w:p w14:paraId="3343A80E" w14:textId="20ECC2E8" w:rsidR="0037100D" w:rsidRDefault="0037100D" w:rsidP="44CEB5EF">
      <w:pPr>
        <w:jc w:val="both"/>
      </w:pPr>
      <w:r w:rsidRPr="44CEB5EF">
        <w:t xml:space="preserve">     </w:t>
      </w:r>
      <w:r w:rsidR="2C1A3160" w:rsidRPr="44CEB5EF">
        <w:t>F</w:t>
      </w:r>
      <w:r w:rsidRPr="44CEB5EF">
        <w:t>lexibility in</w:t>
      </w:r>
      <w:r w:rsidR="00A74489" w:rsidRPr="44CEB5EF">
        <w:t xml:space="preserve"> logistical considerations for peer </w:t>
      </w:r>
      <w:r w:rsidR="1E6C6EE4" w:rsidRPr="44CEB5EF">
        <w:t>feedback</w:t>
      </w:r>
      <w:r w:rsidR="00A74489" w:rsidRPr="44CEB5EF">
        <w:t xml:space="preserve"> such as</w:t>
      </w:r>
      <w:r w:rsidRPr="44CEB5EF">
        <w:t xml:space="preserve"> time</w:t>
      </w:r>
      <w:r w:rsidR="00E858D7" w:rsidRPr="44CEB5EF">
        <w:t xml:space="preserve"> and the </w:t>
      </w:r>
      <w:r w:rsidR="68EC8A54" w:rsidRPr="44CEB5EF">
        <w:t xml:space="preserve">sizes of </w:t>
      </w:r>
      <w:r w:rsidR="00E858D7" w:rsidRPr="44CEB5EF">
        <w:t>group</w:t>
      </w:r>
      <w:r w:rsidR="29F49295" w:rsidRPr="44CEB5EF">
        <w:t>s</w:t>
      </w:r>
      <w:r w:rsidR="00E858D7" w:rsidRPr="44CEB5EF">
        <w:t xml:space="preserve"> </w:t>
      </w:r>
      <w:r w:rsidR="4EE9F0A8" w:rsidRPr="44CEB5EF">
        <w:t xml:space="preserve">need to </w:t>
      </w:r>
      <w:r w:rsidR="31F75165" w:rsidRPr="44CEB5EF">
        <w:t xml:space="preserve">be accounted </w:t>
      </w:r>
      <w:r w:rsidR="4EE9F0A8" w:rsidRPr="44CEB5EF">
        <w:t>for</w:t>
      </w:r>
      <w:r w:rsidR="00E858D7" w:rsidRPr="44CEB5EF">
        <w:t xml:space="preserve">. A study done by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 AuthorYear="1"&gt;&lt;Author&gt;Osmani&lt;/Author&gt;&lt;Year&gt;2023&lt;/Year&gt;&lt;RecNum&gt;130&lt;/RecNum&gt;&lt;DisplayText&gt;Osmani (2023)&lt;/DisplayText&gt;&lt;record&gt;&lt;rec-number&gt;130&lt;/rec-number&gt;&lt;foreign-keys&gt;&lt;key app="EN" db-id="9esdvs50spx25vedwx7vws9qztsrp0ptpwaa" timestamp="1719828657"&gt;130&lt;/key&gt;&lt;/foreign-keys&gt;&lt;ref-type name="Journal Article"&gt;17&lt;/ref-type&gt;&lt;contributors&gt;&lt;authors&gt;&lt;author&gt;Osmani, Osman&lt;/author&gt;&lt;/authors&gt;&lt;/contributors&gt;&lt;titles&gt;&lt;title&gt;Multi-Peer Feedback as a Means for Enhancing Students’ Writing Skills&lt;/title&gt;&lt;secondary-title&gt;Journal of language teaching and research&lt;/secondary-title&gt;&lt;/titles&gt;&lt;periodical&gt;&lt;full-title&gt;Journal of language teaching and research&lt;/full-title&gt;&lt;/periodical&gt;&lt;pages&gt;1149-1158&lt;/pages&gt;&lt;volume&gt;14&lt;/volume&gt;&lt;number&gt;5&lt;/number&gt;&lt;keywords&gt;&lt;keyword&gt;Classrooms&lt;/keyword&gt;&lt;keyword&gt;College students&lt;/keyword&gt;&lt;keyword&gt;Feedback&lt;/keyword&gt;&lt;keyword&gt;Learning&lt;/keyword&gt;&lt;keyword&gt;Peers&lt;/keyword&gt;&lt;keyword&gt;Planning&lt;/keyword&gt;&lt;keyword&gt;Skills&lt;/keyword&gt;&lt;keyword&gt;Student attitudes&lt;/keyword&gt;&lt;keyword&gt;Student writing&lt;/keyword&gt;&lt;keyword&gt;Teachers&lt;/keyword&gt;&lt;keyword&gt;Teaching&lt;/keyword&gt;&lt;keyword&gt;Writing instruction&lt;/keyword&gt;&lt;keyword&gt;Writing processes&lt;/keyword&gt;&lt;/keywords&gt;&lt;dates&gt;&lt;year&gt;2023&lt;/year&gt;&lt;/dates&gt;&lt;pub-location&gt;London&lt;/pub-location&gt;&lt;publisher&gt;Academy Publication Co., Ltd&lt;/publisher&gt;&lt;isbn&gt;1798-4769&lt;/isbn&gt;&lt;urls&gt;&lt;related-urls&gt;&lt;url&gt;https://go.exlibris.link/RhXtp22W&lt;/url&gt;&lt;/related-urls&gt;&lt;/urls&gt;&lt;electronic-resource-num&gt;10.17507/jltr.1405.01&lt;/electronic-resource-num&gt;&lt;language&gt;English&lt;/language&gt;&lt;/record&gt;&lt;/Cite&gt;&lt;/EndNote&gt;</w:instrText>
      </w:r>
      <w:r w:rsidRPr="44CEB5EF">
        <w:rPr>
          <w:rFonts w:ascii="Times New Roman" w:eastAsia="Times New Roman" w:hAnsi="Times New Roman" w:cs="Times New Roman"/>
        </w:rPr>
        <w:fldChar w:fldCharType="separate"/>
      </w:r>
      <w:r w:rsidR="00E858D7" w:rsidRPr="44CEB5EF">
        <w:rPr>
          <w:noProof/>
        </w:rPr>
        <w:t>Osmani (2023)</w:t>
      </w:r>
      <w:r w:rsidRPr="44CEB5EF">
        <w:rPr>
          <w:rFonts w:ascii="Times New Roman" w:eastAsia="Times New Roman" w:hAnsi="Times New Roman" w:cs="Times New Roman"/>
        </w:rPr>
        <w:fldChar w:fldCharType="end"/>
      </w:r>
      <w:r w:rsidR="00E858D7" w:rsidRPr="44CEB5EF">
        <w:t xml:space="preserve"> found that it took students a lot of time to provide feedback especially if they were in large groups. </w:t>
      </w:r>
      <w:r w:rsidR="004A1488" w:rsidRPr="44CEB5EF">
        <w:t xml:space="preserve">To counter this,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 AuthorYear="1"&gt;&lt;Author&gt;van den Berg&lt;/Author&gt;&lt;Year&gt;2006&lt;/Year&gt;&lt;RecNum&gt;145&lt;/RecNum&gt;&lt;DisplayText&gt;van den Berg et al. (2006)&lt;/DisplayText&gt;&lt;record&gt;&lt;rec-number&gt;145&lt;/rec-number&gt;&lt;foreign-keys&gt;&lt;key app="EN" db-id="9esdvs50spx25vedwx7vws9qztsrp0ptpwaa" timestamp="1721775679"&gt;145&lt;/key&gt;&lt;/foreign-keys&gt;&lt;ref-type name="Journal Article"&gt;17&lt;/ref-type&gt;&lt;contributors&gt;&lt;authors&gt;&lt;author&gt;van den Berg, Ineke&lt;/author&gt;&lt;author&gt;Admiraal, Wilfried&lt;/author&gt;&lt;author&gt;Pilot, Albert&lt;/author&gt;&lt;/authors&gt;&lt;/contributors&gt;&lt;titles&gt;&lt;title&gt;Design principles and outcomes of peer assessment in higher education&lt;/title&gt;&lt;secondary-title&gt;Studies in higher education (Dorchester-on-Thames)&lt;/secondary-title&gt;&lt;/titles&gt;&lt;periodical&gt;&lt;full-title&gt;Studies in higher education (Dorchester-on-Thames)&lt;/full-title&gt;&lt;/periodical&gt;&lt;pages&gt;341-356&lt;/pages&gt;&lt;volume&gt;31&lt;/volume&gt;&lt;number&gt;3&lt;/number&gt;&lt;keywords&gt;&lt;keyword&gt;Academic achievement&lt;/keyword&gt;&lt;keyword&gt;College Students&lt;/keyword&gt;&lt;keyword&gt;Computer Assisted Instruction&lt;/keyword&gt;&lt;keyword&gt;Evaluation&lt;/keyword&gt;&lt;keyword&gt;Feedback&lt;/keyword&gt;&lt;keyword&gt;Higher Education&lt;/keyword&gt;&lt;keyword&gt;History&lt;/keyword&gt;&lt;keyword&gt;History education&lt;/keyword&gt;&lt;keyword&gt;History Instruction&lt;/keyword&gt;&lt;keyword&gt;Learning&lt;/keyword&gt;&lt;keyword&gt;Outcomes of Education&lt;/keyword&gt;&lt;keyword&gt;Peer assessment&lt;/keyword&gt;&lt;keyword&gt;Peer Evaluation&lt;/keyword&gt;&lt;keyword&gt;Peer review&lt;/keyword&gt;&lt;keyword&gt;Program Design&lt;/keyword&gt;&lt;keyword&gt;Program Development&lt;/keyword&gt;&lt;keyword&gt;Students&lt;/keyword&gt;&lt;keyword&gt;Teaching&lt;/keyword&gt;&lt;keyword&gt;Universities&lt;/keyword&gt;&lt;keyword&gt;Writing&lt;/keyword&gt;&lt;keyword&gt;Writing Assignments&lt;/keyword&gt;&lt;keyword&gt;Writing Instruction&lt;/keyword&gt;&lt;keyword&gt;Writing Skills&lt;/keyword&gt;&lt;/keywords&gt;&lt;dates&gt;&lt;year&gt;2006&lt;/year&gt;&lt;/dates&gt;&lt;pub-location&gt;Abingdon&lt;/pub-location&gt;&lt;publisher&gt;Routledge&lt;/publisher&gt;&lt;isbn&gt;0307-5079&lt;/isbn&gt;&lt;urls&gt;&lt;related-urls&gt;&lt;url&gt;https://go.exlibris.link/sMbT71w5&lt;/url&gt;&lt;/related-urls&gt;&lt;/urls&gt;&lt;electronic-resource-num&gt;10.1080/03075070600680836&lt;/electronic-resource-num&gt;&lt;language&gt;English&lt;/language&gt;&lt;/record&gt;&lt;/Cite&gt;&lt;/EndNote&gt;</w:instrText>
      </w:r>
      <w:r w:rsidRPr="44CEB5EF">
        <w:rPr>
          <w:rFonts w:ascii="Times New Roman" w:eastAsia="Times New Roman" w:hAnsi="Times New Roman" w:cs="Times New Roman"/>
        </w:rPr>
        <w:fldChar w:fldCharType="separate"/>
      </w:r>
      <w:r w:rsidR="006B080C" w:rsidRPr="44CEB5EF">
        <w:rPr>
          <w:noProof/>
        </w:rPr>
        <w:t>van den Berg et al. (2006)</w:t>
      </w:r>
      <w:r w:rsidRPr="44CEB5EF">
        <w:rPr>
          <w:rFonts w:ascii="Times New Roman" w:eastAsia="Times New Roman" w:hAnsi="Times New Roman" w:cs="Times New Roman"/>
        </w:rPr>
        <w:fldChar w:fldCharType="end"/>
      </w:r>
      <w:r w:rsidR="000509B6" w:rsidRPr="44CEB5EF">
        <w:t xml:space="preserve"> state that groups of three or four students are good sizes for peer </w:t>
      </w:r>
      <w:r w:rsidR="790FB53B" w:rsidRPr="44CEB5EF">
        <w:t>feedback</w:t>
      </w:r>
      <w:r w:rsidR="000509B6" w:rsidRPr="44CEB5EF">
        <w:t xml:space="preserve"> activities because they can</w:t>
      </w:r>
      <w:r w:rsidR="00563FAF" w:rsidRPr="44CEB5EF">
        <w:t xml:space="preserve"> discuss comments and ask clarifying questions on the feedback they have received.</w:t>
      </w:r>
      <w:r w:rsidR="0077587E" w:rsidRPr="44CEB5EF">
        <w:t xml:space="preserve"> Going back to the time issue, </w:t>
      </w:r>
      <w:r w:rsidR="00AA2024" w:rsidRPr="44CEB5EF">
        <w:t>it may take longer than expected due to the need to read and re-read drafts, provide comments and then have discussion</w:t>
      </w:r>
      <w:r w:rsidR="009241DB" w:rsidRPr="44CEB5EF">
        <w:t xml:space="preserve"> regarding the comments provided </w:t>
      </w:r>
      <w:r w:rsidRPr="44CEB5EF">
        <w:rPr>
          <w:rFonts w:ascii="Times New Roman" w:eastAsia="Times New Roman" w:hAnsi="Times New Roman" w:cs="Times New Roman"/>
        </w:rPr>
        <w:fldChar w:fldCharType="begin"/>
      </w:r>
      <w:r w:rsidRPr="44CEB5EF">
        <w:rPr>
          <w:rFonts w:ascii="Times New Roman" w:eastAsia="Times New Roman" w:hAnsi="Times New Roman" w:cs="Times New Roman"/>
        </w:rPr>
        <w:instrText xml:space="preserve"> ADDIN EN.CITE &lt;EndNote&gt;&lt;Cite&gt;&lt;Author&gt;Ahmed&lt;/Author&gt;&lt;Year&gt;2021&lt;/Year&gt;&lt;RecNum&gt;142&lt;/RecNum&gt;&lt;DisplayText&gt;(Ahmed, 2021)&lt;/DisplayText&gt;&lt;record&gt;&lt;rec-number&gt;142&lt;/rec-number&gt;&lt;foreign-keys&gt;&lt;key app="EN" db-id="9esdvs50spx25vedwx7vws9qztsrp0ptpwaa" timestamp="1721677308"&gt;142&lt;/key&gt;&lt;/foreign-keys&gt;&lt;ref-type name="Journal Article"&gt;17&lt;/ref-type&gt;&lt;contributors&gt;&lt;authors&gt;&lt;author&gt;Ahmed, Rashad&lt;/author&gt;&lt;/authors&gt;&lt;/contributors&gt;&lt;titles&gt;&lt;title&gt;Peer review in academic writing: Different perspectives from instructors and students&lt;/title&gt;&lt;secondary-title&gt;TESOL journal&lt;/secondary-title&gt;&lt;/titles&gt;&lt;periodical&gt;&lt;full-title&gt;TESOL journal&lt;/full-title&gt;&lt;/periodical&gt;&lt;pages&gt;n/a-n/a&lt;/pages&gt;&lt;volume&gt;12&lt;/volume&gt;&lt;number&gt;1&lt;/number&gt;&lt;keywords&gt;&lt;keyword&gt;Academic Language&lt;/keyword&gt;&lt;keyword&gt;College Freshmen&lt;/keyword&gt;&lt;keyword&gt;English (Second Language)&lt;/keyword&gt;&lt;keyword&gt;Feedback (Response)&lt;/keyword&gt;&lt;keyword&gt;Native Speakers&lt;/keyword&gt;&lt;keyword&gt;Peer Evaluation&lt;/keyword&gt;&lt;keyword&gt;Self Efficacy&lt;/keyword&gt;&lt;keyword&gt;Student Attitudes&lt;/keyword&gt;&lt;keyword&gt;Teacher Attitudes&lt;/keyword&gt;&lt;keyword&gt;Writing Skills&lt;/keyword&gt;&lt;keyword&gt;Writing Teachers&lt;/keyword&gt;&lt;/keywords&gt;&lt;dates&gt;&lt;year&gt;2021&lt;/year&gt;&lt;/dates&gt;&lt;publisher&gt;Wiley&lt;/publisher&gt;&lt;isbn&gt;1056-7941;1949-3533;&lt;/isbn&gt;&lt;urls&gt;&lt;related-urls&gt;&lt;url&gt;https://go.exlibris.link/j9B5nSXN&lt;/url&gt;&lt;/related-urls&gt;&lt;/urls&gt;&lt;electronic-resource-num&gt;10.1002/tesj.537&lt;/electronic-resource-num&gt;&lt;language&gt;English&lt;/language&gt;&lt;/record&gt;&lt;/Cite&gt;&lt;/EndNote&gt;</w:instrText>
      </w:r>
      <w:r w:rsidRPr="44CEB5EF">
        <w:rPr>
          <w:rFonts w:ascii="Times New Roman" w:eastAsia="Times New Roman" w:hAnsi="Times New Roman" w:cs="Times New Roman"/>
        </w:rPr>
        <w:fldChar w:fldCharType="separate"/>
      </w:r>
      <w:r w:rsidR="009241DB" w:rsidRPr="44CEB5EF">
        <w:rPr>
          <w:noProof/>
        </w:rPr>
        <w:t>(Ahmed, 2021)</w:t>
      </w:r>
      <w:r w:rsidRPr="44CEB5EF">
        <w:rPr>
          <w:rFonts w:ascii="Times New Roman" w:eastAsia="Times New Roman" w:hAnsi="Times New Roman" w:cs="Times New Roman"/>
        </w:rPr>
        <w:fldChar w:fldCharType="end"/>
      </w:r>
      <w:r w:rsidR="009241DB" w:rsidRPr="44CEB5EF">
        <w:t xml:space="preserve">. </w:t>
      </w:r>
    </w:p>
    <w:p w14:paraId="0F9BD03C" w14:textId="65B52A4A" w:rsidR="3F73EC0C" w:rsidRDefault="00DF4289" w:rsidP="44CEB5EF">
      <w:pPr>
        <w:jc w:val="both"/>
      </w:pPr>
      <w:r w:rsidRPr="44CEB5EF">
        <w:t xml:space="preserve">     </w:t>
      </w:r>
      <w:r w:rsidR="00BF068E" w:rsidRPr="44CEB5EF">
        <w:t>Differing approaches regarding assessment for peer</w:t>
      </w:r>
      <w:r w:rsidR="00E73EFA" w:rsidRPr="44CEB5EF">
        <w:t xml:space="preserve"> </w:t>
      </w:r>
      <w:r w:rsidR="3C3CBB2C" w:rsidRPr="44CEB5EF">
        <w:t xml:space="preserve">feedback </w:t>
      </w:r>
      <w:r w:rsidR="00BF068E" w:rsidRPr="44CEB5EF">
        <w:t>may need to be considered as well.</w:t>
      </w:r>
      <w:r w:rsidR="00E06EFA" w:rsidRPr="44CEB5EF">
        <w:t xml:space="preserve"> </w:t>
      </w:r>
      <w:r w:rsidR="004C4983" w:rsidRPr="44CEB5EF">
        <w:t xml:space="preserve">Peer </w:t>
      </w:r>
      <w:r w:rsidR="062F00C5" w:rsidRPr="44CEB5EF">
        <w:t>feedback</w:t>
      </w:r>
      <w:r w:rsidR="004C4983" w:rsidRPr="44CEB5EF">
        <w:t>, if focused on summative assessment, can prove challenging especially if students are focused on getting high grades.</w:t>
      </w:r>
      <w:r w:rsidR="00E01DB3" w:rsidRPr="44CEB5EF">
        <w:t xml:space="preserve"> If for whatever reason students do not score high during peer </w:t>
      </w:r>
      <w:r w:rsidR="7D42F2EA" w:rsidRPr="44CEB5EF">
        <w:t>feedback</w:t>
      </w:r>
      <w:r w:rsidR="00E01DB3" w:rsidRPr="44CEB5EF">
        <w:t>, they may feel down on themselves and inadequate to the rest of the class.</w:t>
      </w:r>
      <w:r w:rsidR="008C0004" w:rsidRPr="44CEB5EF">
        <w:t xml:space="preserve"> On the other hand, when there are grades involved in these kinds of activities, students who feel they are very strong at writing could </w:t>
      </w:r>
      <w:r w:rsidRPr="44CEB5EF">
        <w:t xml:space="preserve">experience irritation because tasks like this may not be obvious as to how it will help them </w:t>
      </w:r>
      <w:r w:rsidR="3F73EC0C" w:rsidRPr="44CEB5EF">
        <w:rPr>
          <w:rFonts w:ascii="Times New Roman" w:eastAsia="Times New Roman" w:hAnsi="Times New Roman" w:cs="Times New Roman"/>
        </w:rPr>
        <w:fldChar w:fldCharType="begin"/>
      </w:r>
      <w:r w:rsidR="3F73EC0C" w:rsidRPr="44CEB5EF">
        <w:rPr>
          <w:rFonts w:ascii="Times New Roman" w:eastAsia="Times New Roman" w:hAnsi="Times New Roman" w:cs="Times New Roman"/>
        </w:rPr>
        <w:instrText xml:space="preserve"> ADDIN EN.CITE &lt;EndNote&gt;&lt;Cite&gt;&lt;Author&gt;Kramer&lt;/Author&gt;&lt;Year&gt;2023&lt;/Year&gt;&lt;RecNum&gt;134&lt;/RecNum&gt;&lt;DisplayText&gt;(Kramer, 2023)&lt;/DisplayText&gt;&lt;record&gt;&lt;rec-number&gt;134&lt;/rec-number&gt;&lt;foreign-keys&gt;&lt;key app="EN" db-id="9esdvs50spx25vedwx7vws9qztsrp0ptpwaa" timestamp="1721140403"&gt;134&lt;/key&gt;&lt;/foreign-keys&gt;&lt;ref-type name="Book Section"&gt;5&lt;/ref-type&gt;&lt;contributors&gt;&lt;authors&gt;&lt;author&gt;Kramer, Beth&lt;/author&gt;&lt;/authors&gt;&lt;secondary-authors&gt;&lt;author&gt;Jackson, Phoebe&lt;/author&gt;&lt;author&gt;Weaver, Christopher C&lt;/author&gt;&lt;/secondary-authors&gt;&lt;/contributors&gt;&lt;titles&gt;&lt;title&gt;Multimodal Peer Review: Fostering Inclusion in Mixed Level College Classrooms with ELL Learners&lt;/title&gt;&lt;secondary-title&gt;Rethinking Peer Review: Critical Reflections on a Pedagogical Practice&lt;/secondary-title&gt;&lt;/titles&gt;&lt;section&gt;8&lt;/section&gt;&lt;dates&gt;&lt;year&gt;2023&lt;/year&gt;&lt;/dates&gt;&lt;pub-location&gt;University Press of Colorado&lt;/pub-location&gt;&lt;publisher&gt;WAC Clearinghouse&lt;/publisher&gt;&lt;isbn&gt;1646425030&lt;/isbn&gt;&lt;urls&gt;&lt;/urls&gt;&lt;/record&gt;&lt;/Cite&gt;&lt;/EndNote&gt;</w:instrText>
      </w:r>
      <w:r w:rsidR="3F73EC0C" w:rsidRPr="44CEB5EF">
        <w:rPr>
          <w:rFonts w:ascii="Times New Roman" w:eastAsia="Times New Roman" w:hAnsi="Times New Roman" w:cs="Times New Roman"/>
        </w:rPr>
        <w:fldChar w:fldCharType="separate"/>
      </w:r>
      <w:r w:rsidR="00B24E1F" w:rsidRPr="44CEB5EF">
        <w:rPr>
          <w:noProof/>
        </w:rPr>
        <w:t>(Kramer, 2023)</w:t>
      </w:r>
      <w:r w:rsidR="3F73EC0C" w:rsidRPr="44CEB5EF">
        <w:rPr>
          <w:rFonts w:ascii="Times New Roman" w:eastAsia="Times New Roman" w:hAnsi="Times New Roman" w:cs="Times New Roman"/>
        </w:rPr>
        <w:fldChar w:fldCharType="end"/>
      </w:r>
      <w:r w:rsidR="000A396B" w:rsidRPr="44CEB5EF">
        <w:t>.</w:t>
      </w:r>
      <w:r w:rsidRPr="44CEB5EF">
        <w:t xml:space="preserve"> </w:t>
      </w:r>
      <w:r w:rsidR="00A92B77" w:rsidRPr="44CEB5EF">
        <w:t xml:space="preserve">According to </w:t>
      </w:r>
      <w:r w:rsidR="3F73EC0C" w:rsidRPr="44CEB5EF">
        <w:rPr>
          <w:rFonts w:ascii="Times New Roman" w:eastAsia="Times New Roman" w:hAnsi="Times New Roman" w:cs="Times New Roman"/>
        </w:rPr>
        <w:fldChar w:fldCharType="begin"/>
      </w:r>
      <w:r w:rsidR="3F73EC0C" w:rsidRPr="44CEB5EF">
        <w:rPr>
          <w:rFonts w:ascii="Times New Roman" w:eastAsia="Times New Roman" w:hAnsi="Times New Roman" w:cs="Times New Roman"/>
        </w:rPr>
        <w:instrText xml:space="preserve"> ADDIN EN.CITE &lt;EndNote&gt;&lt;Cite AuthorYear="1"&gt;&lt;Author&gt;Topping&lt;/Author&gt;&lt;Year&gt;2009&lt;/Year&gt;&lt;RecNum&gt;136&lt;/RecNum&gt;&lt;DisplayText&gt;Topping (2009)&lt;/DisplayText&gt;&lt;record&gt;&lt;rec-number&gt;136&lt;/rec-number&gt;&lt;foreign-keys&gt;&lt;key app="EN" db-id="9esdvs50spx25vedwx7vws9qztsrp0ptpwaa" timestamp="1721674787"&gt;136&lt;/key&gt;&lt;/foreign-keys&gt;&lt;ref-type name="Journal Article"&gt;17&lt;/ref-type&gt;&lt;contributors&gt;&lt;authors&gt;&lt;author&gt;Topping, Keith J.&lt;/author&gt;&lt;/authors&gt;&lt;/contributors&gt;&lt;titles&gt;&lt;title&gt;Peer Assessment&lt;/title&gt;&lt;secondary-title&gt;Theory into practice&lt;/secondary-title&gt;&lt;/titles&gt;&lt;periodical&gt;&lt;full-title&gt;Theory into practice&lt;/full-title&gt;&lt;/periodical&gt;&lt;pages&gt;20-27&lt;/pages&gt;&lt;volume&gt;48&lt;/volume&gt;&lt;number&gt;1&lt;/number&gt;&lt;keywords&gt;&lt;keyword&gt;Cognitive Development&lt;/keyword&gt;&lt;keyword&gt;Collaborative learning&lt;/keyword&gt;&lt;keyword&gt;Cooperation&lt;/keyword&gt;&lt;keyword&gt;Educational psychology&lt;/keyword&gt;&lt;keyword&gt;Educational research&lt;/keyword&gt;&lt;keyword&gt;Evaluation Methods&lt;/keyword&gt;&lt;keyword&gt;Feedback&lt;/keyword&gt;&lt;keyword&gt;Feedback (Response)&lt;/keyword&gt;&lt;keyword&gt;Formative Evaluation&lt;/keyword&gt;&lt;keyword&gt;Group Activities&lt;/keyword&gt;&lt;keyword&gt;Job Skills&lt;/keyword&gt;&lt;keyword&gt;Learning&lt;/keyword&gt;&lt;keyword&gt;Mathematics education&lt;/keyword&gt;&lt;keyword&gt;Metacognition&lt;/keyword&gt;&lt;keyword&gt;Peer assessment&lt;/keyword&gt;&lt;keyword&gt;Peer Evaluation&lt;/keyword&gt;&lt;keyword&gt;Peer Influence&lt;/keyword&gt;&lt;keyword&gt;Peer review&lt;/keyword&gt;&lt;keyword&gt;Portfolios&lt;/keyword&gt;&lt;keyword&gt;Students&lt;/keyword&gt;&lt;keyword&gt;Teachers&lt;/keyword&gt;&lt;keyword&gt;Teaching Methods&lt;/keyword&gt;&lt;keyword&gt;Test Reliability&lt;/keyword&gt;&lt;keyword&gt;Test Validity&lt;/keyword&gt;&lt;keyword&gt;Topping&lt;/keyword&gt;&lt;keyword&gt;Writing instruction&lt;/keyword&gt;&lt;keyword&gt;Writing processes&lt;/keyword&gt;&lt;keyword&gt;Writing Skills&lt;/keyword&gt;&lt;keyword&gt;Writing teachers&lt;/keyword&gt;&lt;keyword&gt;Writing tests&lt;/keyword&gt;&lt;/keywords&gt;&lt;dates&gt;&lt;year&gt;2009&lt;/year&gt;&lt;/dates&gt;&lt;pub-location&gt;Columbus&lt;/pub-location&gt;&lt;publisher&gt;Taylor &amp;amp; Francis Group&lt;/publisher&gt;&lt;isbn&gt;0040-5841&lt;/isbn&gt;&lt;urls&gt;&lt;related-urls&gt;&lt;url&gt;https://go.exlibris.link/sMjKyHqz&lt;/url&gt;&lt;/related-urls&gt;&lt;/urls&gt;&lt;electronic-resource-num&gt;10.1080/00405840802577569&lt;/electronic-resource-num&gt;&lt;language&gt;English&lt;/language&gt;&lt;/record&gt;&lt;/Cite&gt;&lt;/EndNote&gt;</w:instrText>
      </w:r>
      <w:r w:rsidR="3F73EC0C" w:rsidRPr="44CEB5EF">
        <w:rPr>
          <w:rFonts w:ascii="Times New Roman" w:eastAsia="Times New Roman" w:hAnsi="Times New Roman" w:cs="Times New Roman"/>
        </w:rPr>
        <w:fldChar w:fldCharType="separate"/>
      </w:r>
      <w:r w:rsidR="00A92B77" w:rsidRPr="44CEB5EF">
        <w:rPr>
          <w:noProof/>
        </w:rPr>
        <w:t>Topping (2009)</w:t>
      </w:r>
      <w:r w:rsidR="3F73EC0C" w:rsidRPr="44CEB5EF">
        <w:rPr>
          <w:rFonts w:ascii="Times New Roman" w:eastAsia="Times New Roman" w:hAnsi="Times New Roman" w:cs="Times New Roman"/>
        </w:rPr>
        <w:fldChar w:fldCharType="end"/>
      </w:r>
      <w:r w:rsidR="00A92B77" w:rsidRPr="44CEB5EF">
        <w:t xml:space="preserve">, having peer </w:t>
      </w:r>
      <w:r w:rsidR="211BAD0C" w:rsidRPr="44CEB5EF">
        <w:t>feedback</w:t>
      </w:r>
      <w:r w:rsidR="00A92B77" w:rsidRPr="44CEB5EF">
        <w:t xml:space="preserve"> tasks as formative rather than summative may make more sense because</w:t>
      </w:r>
      <w:r w:rsidR="00E9119A" w:rsidRPr="44CEB5EF">
        <w:t xml:space="preserve"> feedback and review is occurring at the same time students are learning and improving their academic writing and feedback giving abilities.</w:t>
      </w:r>
      <w:r w:rsidR="00597767" w:rsidRPr="44CEB5EF">
        <w:t xml:space="preserve"> </w:t>
      </w:r>
      <w:r w:rsidR="14E89FC4" w:rsidRPr="44CEB5EF">
        <w:t>At this point in the assignment tasks, it might be counterproductive to assign peer reading to provide hard judgements and assign grades amongst peers.</w:t>
      </w:r>
      <w:r w:rsidR="00791B2C" w:rsidRPr="44CEB5EF">
        <w:t xml:space="preserve"> Peer reading would be better suited </w:t>
      </w:r>
      <w:r w:rsidR="005B63D6" w:rsidRPr="44CEB5EF">
        <w:t xml:space="preserve">as formative to help students improve </w:t>
      </w:r>
      <w:r w:rsidR="3F73EC0C" w:rsidRPr="44CEB5EF">
        <w:rPr>
          <w:rFonts w:ascii="Times New Roman" w:eastAsia="Times New Roman" w:hAnsi="Times New Roman" w:cs="Times New Roman"/>
        </w:rPr>
        <w:fldChar w:fldCharType="begin"/>
      </w:r>
      <w:r w:rsidR="3F73EC0C" w:rsidRPr="44CEB5EF">
        <w:rPr>
          <w:rFonts w:ascii="Times New Roman" w:eastAsia="Times New Roman" w:hAnsi="Times New Roman" w:cs="Times New Roman"/>
        </w:rPr>
        <w:instrText xml:space="preserve"> ADDIN EN.CITE &lt;EndNote&gt;&lt;Cite&gt;&lt;Author&gt;Liu&lt;/Author&gt;&lt;Year&gt;2006&lt;/Year&gt;&lt;RecNum&gt;139&lt;/RecNum&gt;&lt;DisplayText&gt;(Liu &amp;amp; Carless, 2006)&lt;/DisplayText&gt;&lt;record&gt;&lt;rec-number&gt;139&lt;/rec-number&gt;&lt;foreign-keys&gt;&lt;key app="EN" db-id="9esdvs50spx25vedwx7vws9qztsrp0ptpwaa" timestamp="1721675238"&gt;139&lt;/key&gt;&lt;/foreign-keys&gt;&lt;ref-type name="Journal Article"&gt;17&lt;/ref-type&gt;&lt;contributors&gt;&lt;authors&gt;&lt;author&gt;Liu, Ngar-Fun&lt;/author&gt;&lt;author&gt;Carless, David&lt;/author&gt;&lt;/authors&gt;&lt;/contributors&gt;&lt;titles&gt;&lt;title&gt;Peer feedback: the learning element of peer assessment&lt;/title&gt;&lt;secondary-title&gt;Teaching in higher education&lt;/secondary-title&gt;&lt;/titles&gt;&lt;periodical&gt;&lt;full-title&gt;Teaching in Higher Education&lt;/full-title&gt;&lt;/periodical&gt;&lt;pages&gt;279-290&lt;/pages&gt;&lt;volume&gt;11&lt;/volume&gt;&lt;number&gt;3&lt;/number&gt;&lt;keywords&gt;&lt;keyword&gt;Attitude Measures&lt;/keyword&gt;&lt;keyword&gt;College Faculty&lt;/keyword&gt;&lt;keyword&gt;College Students&lt;/keyword&gt;&lt;keyword&gt;Evaluation Methods&lt;/keyword&gt;&lt;keyword&gt;Feedback&lt;/keyword&gt;&lt;keyword&gt;Foreign Countries&lt;/keyword&gt;&lt;keyword&gt;Grades (Scholastic)&lt;/keyword&gt;&lt;keyword&gt;Hong Kong&lt;/keyword&gt;&lt;keyword&gt;Peer Evaluation&lt;/keyword&gt;&lt;keyword&gt;Questionnaires&lt;/keyword&gt;&lt;keyword&gt;Resistance (Psychology)&lt;/keyword&gt;&lt;keyword&gt;Student Evaluation&lt;/keyword&gt;&lt;/keywords&gt;&lt;dates&gt;&lt;year&gt;2006&lt;/year&gt;&lt;/dates&gt;&lt;publisher&gt;Taylor &amp;amp; Francis Group&lt;/publisher&gt;&lt;isbn&gt;1356-2517&lt;/isbn&gt;&lt;urls&gt;&lt;related-urls&gt;&lt;url&gt;https://go.exlibris.link/x8BqYLTn&lt;/url&gt;&lt;/related-urls&gt;&lt;/urls&gt;&lt;electronic-resource-num&gt;10.1080/13562510600680582&lt;/electronic-resource-num&gt;&lt;language&gt;English&lt;/language&gt;&lt;/record&gt;&lt;/Cite&gt;&lt;/EndNote&gt;</w:instrText>
      </w:r>
      <w:r w:rsidR="3F73EC0C" w:rsidRPr="44CEB5EF">
        <w:rPr>
          <w:rFonts w:ascii="Times New Roman" w:eastAsia="Times New Roman" w:hAnsi="Times New Roman" w:cs="Times New Roman"/>
        </w:rPr>
        <w:fldChar w:fldCharType="separate"/>
      </w:r>
      <w:r w:rsidR="005B63D6" w:rsidRPr="44CEB5EF">
        <w:rPr>
          <w:noProof/>
        </w:rPr>
        <w:t>(Liu &amp; Carless, 2006)</w:t>
      </w:r>
      <w:r w:rsidR="3F73EC0C" w:rsidRPr="44CEB5EF">
        <w:rPr>
          <w:rFonts w:ascii="Times New Roman" w:eastAsia="Times New Roman" w:hAnsi="Times New Roman" w:cs="Times New Roman"/>
        </w:rPr>
        <w:fldChar w:fldCharType="end"/>
      </w:r>
      <w:r w:rsidR="005776C8" w:rsidRPr="44CEB5EF">
        <w:t>.</w:t>
      </w:r>
    </w:p>
    <w:p w14:paraId="53B88985" w14:textId="42E6D78D" w:rsidR="3E7E6D4A" w:rsidRDefault="3E7E6D4A" w:rsidP="44CEB5EF">
      <w:pPr>
        <w:jc w:val="both"/>
        <w:rPr>
          <w:b/>
          <w:bCs/>
        </w:rPr>
      </w:pPr>
      <w:r w:rsidRPr="44CEB5EF">
        <w:rPr>
          <w:b/>
          <w:bCs/>
        </w:rPr>
        <w:t>Strategies</w:t>
      </w:r>
    </w:p>
    <w:p w14:paraId="5B5ED007" w14:textId="2A0EF756" w:rsidR="00721E28" w:rsidRDefault="58B83277" w:rsidP="44CEB5EF">
      <w:pPr>
        <w:jc w:val="both"/>
      </w:pPr>
      <w:r w:rsidRPr="44CEB5EF">
        <w:lastRenderedPageBreak/>
        <w:t xml:space="preserve">Considering the </w:t>
      </w:r>
      <w:proofErr w:type="gramStart"/>
      <w:r w:rsidRPr="44CEB5EF">
        <w:t>aforementioned benefits</w:t>
      </w:r>
      <w:proofErr w:type="gramEnd"/>
      <w:r w:rsidRPr="44CEB5EF">
        <w:t xml:space="preserve"> and challenges, research has pointed out </w:t>
      </w:r>
      <w:proofErr w:type="gramStart"/>
      <w:r w:rsidRPr="44CEB5EF">
        <w:t>a number of</w:t>
      </w:r>
      <w:proofErr w:type="gramEnd"/>
      <w:r w:rsidRPr="44CEB5EF">
        <w:t xml:space="preserve"> ways to</w:t>
      </w:r>
      <w:r w:rsidR="037381DF" w:rsidRPr="44CEB5EF">
        <w:t xml:space="preserve"> integrate </w:t>
      </w:r>
      <w:r w:rsidRPr="44CEB5EF">
        <w:t xml:space="preserve">peer </w:t>
      </w:r>
      <w:r w:rsidR="55CCFC09" w:rsidRPr="44CEB5EF">
        <w:t>feedback</w:t>
      </w:r>
      <w:r w:rsidRPr="44CEB5EF">
        <w:t xml:space="preserve"> in </w:t>
      </w:r>
      <w:r w:rsidR="0D959971" w:rsidRPr="44CEB5EF">
        <w:t>higher education classrooms.</w:t>
      </w:r>
      <w:r w:rsidR="2976AC66" w:rsidRPr="44CEB5EF">
        <w:t xml:space="preserve"> This section discusses strategies of </w:t>
      </w:r>
      <w:r w:rsidR="1908761A" w:rsidRPr="44CEB5EF">
        <w:t>opt</w:t>
      </w:r>
      <w:r w:rsidR="512935C8" w:rsidRPr="44CEB5EF">
        <w:t>i</w:t>
      </w:r>
      <w:r w:rsidR="1908761A" w:rsidRPr="44CEB5EF">
        <w:t xml:space="preserve">mising </w:t>
      </w:r>
      <w:r w:rsidR="6E8AD549" w:rsidRPr="44CEB5EF">
        <w:t>peer</w:t>
      </w:r>
      <w:r w:rsidR="280572EC" w:rsidRPr="44CEB5EF">
        <w:t xml:space="preserve"> feedback</w:t>
      </w:r>
      <w:r w:rsidR="6E8AD549" w:rsidRPr="44CEB5EF">
        <w:t xml:space="preserve"> and peer</w:t>
      </w:r>
      <w:r w:rsidR="3EFA50A0" w:rsidRPr="44CEB5EF">
        <w:t xml:space="preserve"> </w:t>
      </w:r>
      <w:r w:rsidR="6E8AD549" w:rsidRPr="44CEB5EF">
        <w:t xml:space="preserve">assessment </w:t>
      </w:r>
      <w:r w:rsidR="2976AC66" w:rsidRPr="44CEB5EF">
        <w:t>for both lecturers and students</w:t>
      </w:r>
      <w:r w:rsidR="1D3B4FA6" w:rsidRPr="44CEB5EF">
        <w:t xml:space="preserve">. </w:t>
      </w:r>
      <w:r w:rsidR="10BB3FCE" w:rsidRPr="44CEB5EF">
        <w:t xml:space="preserve">Topping (1998; 2009) provides an extensive review of the use of peer assessment among college and university students. The study discusses four forms of peer assessment: Formative and Summative; Formal and Informal; Anonymous and Identified. Formative peer assessment focuses on providing constructive feedback during the learning process, while summative peer assessment involves final evaluations of peers’ work. Meanwhile, Formal and Informal peer assessment can be conducted formally with structured guidelines or informally through casual peer interactions (Ibid., 1998). And Individual or Group assessment may involve individual students assessing each other or groups assessing other groups’ work (Ibid., 2009). </w:t>
      </w:r>
      <w:r w:rsidR="2976AC66" w:rsidRPr="44CEB5EF">
        <w:t xml:space="preserve">Woodhouse and Wood (2022) </w:t>
      </w:r>
      <w:proofErr w:type="gramStart"/>
      <w:r w:rsidR="2976AC66" w:rsidRPr="44CEB5EF">
        <w:t>explores</w:t>
      </w:r>
      <w:proofErr w:type="gramEnd"/>
      <w:r w:rsidR="2976AC66" w:rsidRPr="44CEB5EF">
        <w:t xml:space="preserve"> the use of peer assessment and review as a method to develop critical writing skills. </w:t>
      </w:r>
      <w:r w:rsidR="055C8B92" w:rsidRPr="44CEB5EF">
        <w:t>In their work, “</w:t>
      </w:r>
      <w:r w:rsidR="2976AC66" w:rsidRPr="44CEB5EF">
        <w:t>dialogic spaces</w:t>
      </w:r>
      <w:r w:rsidR="665BF43F" w:rsidRPr="44CEB5EF">
        <w:t>,</w:t>
      </w:r>
      <w:r w:rsidR="2976AC66" w:rsidRPr="44CEB5EF">
        <w:t xml:space="preserve"> which are environments where students can engage in meaningful dialogue about their writin</w:t>
      </w:r>
      <w:r w:rsidR="6B7BD896" w:rsidRPr="44CEB5EF">
        <w:t xml:space="preserve">g, </w:t>
      </w:r>
      <w:r w:rsidR="0D6B27E0" w:rsidRPr="44CEB5EF">
        <w:t>are introduced. “Dialogic spaces” is defined as collaborative environments where students can share, discuss, and critique each other’s work. These spaces foster a deeper engagement with the material and promote critical thinking.</w:t>
      </w:r>
      <w:r w:rsidR="6FFFDDC8" w:rsidRPr="44CEB5EF">
        <w:t xml:space="preserve"> Through dialogue, both peer assessment and peer review are involved </w:t>
      </w:r>
      <w:r w:rsidR="178E354F" w:rsidRPr="44CEB5EF">
        <w:t>for students to</w:t>
      </w:r>
      <w:r w:rsidR="6FFFDDC8" w:rsidRPr="44CEB5EF">
        <w:t xml:space="preserve"> evaluate each other</w:t>
      </w:r>
      <w:r w:rsidR="7DA81D94" w:rsidRPr="44CEB5EF">
        <w:t>’s work.</w:t>
      </w:r>
      <w:r w:rsidR="25AF533A" w:rsidRPr="44CEB5EF">
        <w:t xml:space="preserve"> Most studies on peer </w:t>
      </w:r>
      <w:r w:rsidR="06BD08E5" w:rsidRPr="44CEB5EF">
        <w:t>feedback</w:t>
      </w:r>
      <w:r w:rsidR="25AF533A" w:rsidRPr="44CEB5EF">
        <w:t xml:space="preserve"> and peer assessment suggest a three-stage strategy – Preparation, Implementation, and Evaluation (...). </w:t>
      </w:r>
    </w:p>
    <w:p w14:paraId="31DCB932" w14:textId="4AC840D5" w:rsidR="00721E28" w:rsidRDefault="23022D52" w:rsidP="44CEB5EF">
      <w:pPr>
        <w:jc w:val="both"/>
        <w:rPr>
          <w:i/>
          <w:iCs/>
        </w:rPr>
      </w:pPr>
      <w:r w:rsidRPr="44CEB5EF">
        <w:rPr>
          <w:i/>
          <w:iCs/>
        </w:rPr>
        <w:t xml:space="preserve">The </w:t>
      </w:r>
      <w:r w:rsidR="66A811C8" w:rsidRPr="44CEB5EF">
        <w:rPr>
          <w:i/>
          <w:iCs/>
        </w:rPr>
        <w:t>P</w:t>
      </w:r>
      <w:r w:rsidRPr="44CEB5EF">
        <w:rPr>
          <w:i/>
          <w:iCs/>
        </w:rPr>
        <w:t xml:space="preserve">reparation stage </w:t>
      </w:r>
    </w:p>
    <w:p w14:paraId="1FD61969" w14:textId="072F9853" w:rsidR="00721E28" w:rsidRDefault="260C0989" w:rsidP="44CEB5EF">
      <w:pPr>
        <w:jc w:val="both"/>
      </w:pPr>
      <w:r w:rsidRPr="44CEB5EF">
        <w:t>The first stage is preparation</w:t>
      </w:r>
      <w:r w:rsidR="79C518D7" w:rsidRPr="44CEB5EF">
        <w:t xml:space="preserve"> which </w:t>
      </w:r>
      <w:r w:rsidRPr="44CEB5EF">
        <w:t>involves training for students on how to assess and provide feedback</w:t>
      </w:r>
      <w:r w:rsidR="7C163733" w:rsidRPr="44CEB5EF">
        <w:t xml:space="preserve"> (Topping, 1998, 2003; Nilson, 2003).</w:t>
      </w:r>
      <w:r w:rsidR="749F14DC" w:rsidRPr="44CEB5EF">
        <w:t xml:space="preserve"> In this stage, clear criteria and rubrics must be provided to guide students on what to look for and how to provide constructive feedback (Nilson, 2003). Moreover, </w:t>
      </w:r>
      <w:r w:rsidR="6CF52E6F" w:rsidRPr="44CEB5EF">
        <w:rPr>
          <w:color w:val="000000" w:themeColor="text1"/>
        </w:rPr>
        <w:t>the criteria and guidelines for peer assessment must guarantee the transparency and consistency</w:t>
      </w:r>
      <w:r w:rsidR="4C675326" w:rsidRPr="44CEB5EF">
        <w:rPr>
          <w:color w:val="000000" w:themeColor="text1"/>
        </w:rPr>
        <w:t xml:space="preserve"> (Topping, 1998)</w:t>
      </w:r>
      <w:r w:rsidR="6CF52E6F" w:rsidRPr="44CEB5EF">
        <w:rPr>
          <w:color w:val="000000" w:themeColor="text1"/>
        </w:rPr>
        <w:t>. Apart from training for students, ongoing support should be provide</w:t>
      </w:r>
      <w:r w:rsidR="23D0D9D1" w:rsidRPr="44CEB5EF">
        <w:rPr>
          <w:color w:val="000000" w:themeColor="text1"/>
        </w:rPr>
        <w:t>d</w:t>
      </w:r>
      <w:r w:rsidR="6CF52E6F" w:rsidRPr="44CEB5EF">
        <w:rPr>
          <w:color w:val="000000" w:themeColor="text1"/>
        </w:rPr>
        <w:t xml:space="preserve"> so that students can </w:t>
      </w:r>
      <w:r w:rsidR="6CF52E6F" w:rsidRPr="44CEB5EF">
        <w:t xml:space="preserve">feel more confident and capable in their roles as assessors (Van den Berg et al., 2006). It is also suggested </w:t>
      </w:r>
      <w:r w:rsidR="2F247535" w:rsidRPr="44CEB5EF">
        <w:t>that during the preparation stage, students should be equipped with peer assessment</w:t>
      </w:r>
      <w:r w:rsidR="29F63BF4" w:rsidRPr="44CEB5EF">
        <w:t xml:space="preserve"> and feedback</w:t>
      </w:r>
      <w:r w:rsidR="2F247535" w:rsidRPr="44CEB5EF">
        <w:t xml:space="preserve"> literacy (Yu and Liu, 2021). </w:t>
      </w:r>
      <w:r w:rsidR="72EE389E" w:rsidRPr="44CEB5EF">
        <w:t xml:space="preserve">Technology-enhanced feedback, democratic feedback, dialogical feedback, rubric understanding and reflection are five broad categories </w:t>
      </w:r>
      <w:r w:rsidR="2B4AE89A" w:rsidRPr="44CEB5EF">
        <w:t>that</w:t>
      </w:r>
      <w:r w:rsidR="72EE389E" w:rsidRPr="44CEB5EF">
        <w:t xml:space="preserve"> include several classroom pedagogies or interventions that can, in one way or another, foster students’ feedback literacy in terms of their understanding, regulation and evaluation in feedback scenarios</w:t>
      </w:r>
      <w:r w:rsidR="301CAF4E" w:rsidRPr="44CEB5EF">
        <w:t xml:space="preserve">. Technology-enhanced feedback is conducted in technology-enhanced learning environments which enable learners to monitor their progress, obtain timely ongoing support, enhance their engagement in feedback and develop self-regulated learning strategies. </w:t>
      </w:r>
      <w:r w:rsidR="022B9E95" w:rsidRPr="44CEB5EF">
        <w:t xml:space="preserve">For example, </w:t>
      </w:r>
      <w:r w:rsidR="301CAF4E" w:rsidRPr="44CEB5EF">
        <w:t>Google Docs</w:t>
      </w:r>
      <w:r w:rsidR="34CA2D99" w:rsidRPr="44CEB5EF">
        <w:t xml:space="preserve"> could be used</w:t>
      </w:r>
      <w:r w:rsidR="301CAF4E" w:rsidRPr="44CEB5EF">
        <w:t xml:space="preserve"> as an interactive platform</w:t>
      </w:r>
      <w:r w:rsidR="53D7FE8E" w:rsidRPr="44CEB5EF">
        <w:t xml:space="preserve"> </w:t>
      </w:r>
      <w:r w:rsidR="301CAF4E" w:rsidRPr="44CEB5EF">
        <w:lastRenderedPageBreak/>
        <w:t>engag</w:t>
      </w:r>
      <w:r w:rsidR="12F171AA" w:rsidRPr="44CEB5EF">
        <w:t>ing</w:t>
      </w:r>
      <w:r w:rsidR="301CAF4E" w:rsidRPr="44CEB5EF">
        <w:t xml:space="preserve"> students in receiving feedback from various sources, and in giving responses through their agreements, disagreements or questions </w:t>
      </w:r>
      <w:r w:rsidR="105F442F" w:rsidRPr="44CEB5EF">
        <w:t>(</w:t>
      </w:r>
      <w:r w:rsidR="491526C7" w:rsidRPr="44CEB5EF">
        <w:t>Alharbi</w:t>
      </w:r>
      <w:r w:rsidR="4A4904D7" w:rsidRPr="44CEB5EF">
        <w:t xml:space="preserve">, </w:t>
      </w:r>
      <w:r w:rsidR="491526C7" w:rsidRPr="44CEB5EF">
        <w:t>2020)</w:t>
      </w:r>
      <w:r w:rsidR="69D8C553" w:rsidRPr="44CEB5EF">
        <w:t>. Meanwhile, d</w:t>
      </w:r>
      <w:r w:rsidR="301CAF4E" w:rsidRPr="44CEB5EF">
        <w:t xml:space="preserve">emocratic feedback focuses on enabling students’ autonomy in deciding the kinds of feedback they </w:t>
      </w:r>
      <w:proofErr w:type="gramStart"/>
      <w:r w:rsidR="301CAF4E" w:rsidRPr="44CEB5EF">
        <w:t>adopt</w:t>
      </w:r>
      <w:proofErr w:type="gramEnd"/>
      <w:r w:rsidR="54FCF28E" w:rsidRPr="44CEB5EF">
        <w:t xml:space="preserve"> and d</w:t>
      </w:r>
      <w:r w:rsidR="301CAF4E" w:rsidRPr="44CEB5EF">
        <w:t>ialogical feedback</w:t>
      </w:r>
      <w:r w:rsidR="71BDB34B" w:rsidRPr="44CEB5EF">
        <w:t xml:space="preserve"> </w:t>
      </w:r>
      <w:r w:rsidR="301CAF4E" w:rsidRPr="44CEB5EF">
        <w:t>was found helpful for co-constructing learner feedback literacy</w:t>
      </w:r>
      <w:r w:rsidR="77C98E88" w:rsidRPr="44CEB5EF">
        <w:t xml:space="preserve">. </w:t>
      </w:r>
      <w:r w:rsidR="301CAF4E" w:rsidRPr="44CEB5EF">
        <w:t xml:space="preserve">Rubric understanding </w:t>
      </w:r>
      <w:r w:rsidR="27430FCB" w:rsidRPr="44CEB5EF">
        <w:t>enables</w:t>
      </w:r>
      <w:r w:rsidR="301CAF4E" w:rsidRPr="44CEB5EF">
        <w:t xml:space="preserve"> students’ understanding and mastery of the assessment rubric </w:t>
      </w:r>
      <w:r w:rsidR="6DA1274F" w:rsidRPr="44CEB5EF">
        <w:t xml:space="preserve">can be </w:t>
      </w:r>
      <w:r w:rsidR="301CAF4E" w:rsidRPr="44CEB5EF">
        <w:t xml:space="preserve">another means of enhancing the value that they derive from feedback, and of expanding their capabilities to feed forward their learning. </w:t>
      </w:r>
      <w:r w:rsidR="38FE0D72" w:rsidRPr="44CEB5EF">
        <w:t>Lastly, r</w:t>
      </w:r>
      <w:r w:rsidR="301CAF4E" w:rsidRPr="44CEB5EF">
        <w:t xml:space="preserve">eflection is a vital component in a student’s ability to learn through experience (Coulson </w:t>
      </w:r>
      <w:r w:rsidR="404798A4" w:rsidRPr="44CEB5EF">
        <w:t xml:space="preserve">and </w:t>
      </w:r>
      <w:r w:rsidR="301CAF4E" w:rsidRPr="44CEB5EF">
        <w:t>Harvey, 2013</w:t>
      </w:r>
      <w:r w:rsidR="0B75C3B9" w:rsidRPr="44CEB5EF">
        <w:t xml:space="preserve"> in Yu and Liu, 2021</w:t>
      </w:r>
      <w:r w:rsidR="301CAF4E" w:rsidRPr="44CEB5EF">
        <w:t>). Learners should be trained in how to effectively reflect on learning from feedback</w:t>
      </w:r>
      <w:r w:rsidR="77D8EB05" w:rsidRPr="44CEB5EF">
        <w:t xml:space="preserve"> (Yu and Liu, 2021) </w:t>
      </w:r>
    </w:p>
    <w:p w14:paraId="2309013F" w14:textId="5002386F" w:rsidR="00721E28" w:rsidRDefault="77D8EB05" w:rsidP="44CEB5EF">
      <w:pPr>
        <w:jc w:val="both"/>
        <w:rPr>
          <w:i/>
          <w:iCs/>
        </w:rPr>
      </w:pPr>
      <w:r w:rsidRPr="44CEB5EF">
        <w:rPr>
          <w:i/>
          <w:iCs/>
        </w:rPr>
        <w:t xml:space="preserve">The Implementation stage </w:t>
      </w:r>
    </w:p>
    <w:p w14:paraId="4D088380" w14:textId="5D7740F0" w:rsidR="00721E28" w:rsidRDefault="4E6BC98E" w:rsidP="44CEB5EF">
      <w:pPr>
        <w:jc w:val="both"/>
      </w:pPr>
      <w:r w:rsidRPr="44CEB5EF">
        <w:t>During th</w:t>
      </w:r>
      <w:r w:rsidR="00DF9E6E" w:rsidRPr="44CEB5EF">
        <w:t>is stage</w:t>
      </w:r>
      <w:r w:rsidRPr="44CEB5EF">
        <w:t xml:space="preserve">, a well-structured process must be implemented to guide peer </w:t>
      </w:r>
      <w:r w:rsidR="4A05A20D" w:rsidRPr="44CEB5EF">
        <w:t xml:space="preserve">feedback </w:t>
      </w:r>
      <w:r w:rsidRPr="44CEB5EF">
        <w:t>activities. Thes</w:t>
      </w:r>
      <w:r w:rsidR="07A4E842" w:rsidRPr="44CEB5EF">
        <w:t>e activities should be monitored by the instructor who facilitates and sometimes mediate</w:t>
      </w:r>
      <w:r w:rsidR="54F44FF3" w:rsidRPr="44CEB5EF">
        <w:t>s</w:t>
      </w:r>
      <w:r w:rsidR="07A4E842" w:rsidRPr="44CEB5EF">
        <w:t xml:space="preserve"> the peer </w:t>
      </w:r>
      <w:r w:rsidR="74EAFFAC" w:rsidRPr="44CEB5EF">
        <w:t xml:space="preserve">feedback </w:t>
      </w:r>
      <w:r w:rsidR="07A4E842" w:rsidRPr="44CEB5EF">
        <w:t>process (</w:t>
      </w:r>
      <w:r w:rsidR="67E64537" w:rsidRPr="44CEB5EF">
        <w:t>Topping, 1998; 2009</w:t>
      </w:r>
      <w:r w:rsidR="07A4E842" w:rsidRPr="44CEB5EF">
        <w:t>)</w:t>
      </w:r>
      <w:r w:rsidR="46E24D8A" w:rsidRPr="44CEB5EF">
        <w:t>.</w:t>
      </w:r>
      <w:r w:rsidR="06FC1FE1" w:rsidRPr="44CEB5EF">
        <w:t xml:space="preserve"> </w:t>
      </w:r>
      <w:r w:rsidR="38239E5B" w:rsidRPr="44CEB5EF">
        <w:t xml:space="preserve">It is suggested that </w:t>
      </w:r>
      <w:r w:rsidR="75B827D5" w:rsidRPr="44CEB5EF">
        <w:t>feedback must be eff</w:t>
      </w:r>
      <w:r w:rsidR="1F0664AF" w:rsidRPr="44CEB5EF">
        <w:t>ectively demonstrated through examples and role-playing exercises</w:t>
      </w:r>
      <w:r w:rsidR="51B328B3" w:rsidRPr="44CEB5EF">
        <w:t xml:space="preserve"> (Nilson, 2003)</w:t>
      </w:r>
      <w:r w:rsidR="41FD5B21" w:rsidRPr="44CEB5EF">
        <w:t>. It would be useful to provide students with practice sessions which allows them to practice giving and receiving feedback in low-stakes situations before applying it to majo</w:t>
      </w:r>
      <w:r w:rsidR="5FCFEB94" w:rsidRPr="44CEB5EF">
        <w:t xml:space="preserve">r </w:t>
      </w:r>
      <w:r w:rsidR="41FD5B21" w:rsidRPr="44CEB5EF">
        <w:t>assignments.</w:t>
      </w:r>
      <w:r w:rsidR="0C5D93A6" w:rsidRPr="44CEB5EF">
        <w:t xml:space="preserve"> </w:t>
      </w:r>
      <w:r w:rsidR="6F45A1CD" w:rsidRPr="44CEB5EF">
        <w:t>Moreover, i</w:t>
      </w:r>
      <w:r w:rsidR="0C5D93A6" w:rsidRPr="44CEB5EF">
        <w:t xml:space="preserve">nstructors can use </w:t>
      </w:r>
      <w:r w:rsidR="13372826" w:rsidRPr="44CEB5EF">
        <w:t>formal mechanisms which include</w:t>
      </w:r>
      <w:r w:rsidR="198C9FA0" w:rsidRPr="44CEB5EF">
        <w:t xml:space="preserve"> </w:t>
      </w:r>
      <w:r w:rsidR="13372826" w:rsidRPr="44CEB5EF">
        <w:t>structured forms or questionnaires that prompt students to focus on specific aspects of the work, such as content, organi</w:t>
      </w:r>
      <w:r w:rsidR="2CE40553" w:rsidRPr="44CEB5EF">
        <w:t>s</w:t>
      </w:r>
      <w:r w:rsidR="13372826" w:rsidRPr="44CEB5EF">
        <w:t>ation, and mechanics</w:t>
      </w:r>
      <w:r w:rsidR="19137880" w:rsidRPr="44CEB5EF">
        <w:t>. Ano</w:t>
      </w:r>
      <w:r w:rsidR="458C57DB" w:rsidRPr="44CEB5EF">
        <w:t>n</w:t>
      </w:r>
      <w:r w:rsidR="19137880" w:rsidRPr="44CEB5EF">
        <w:t xml:space="preserve">ymous feedback and multiple reviewers are recommended to reduce bias and increase honesty and </w:t>
      </w:r>
      <w:r w:rsidR="57A5D240" w:rsidRPr="44CEB5EF">
        <w:t xml:space="preserve">ensure a range of perspectives and more balanced critique (Nilson, 2003). </w:t>
      </w:r>
      <w:r w:rsidR="2A8F2D83" w:rsidRPr="44CEB5EF">
        <w:t>During implementation, instructors should create a supportive environment by providing feedback culture and instructor’s involvement</w:t>
      </w:r>
      <w:r w:rsidR="708E6F3F" w:rsidRPr="44CEB5EF">
        <w:t xml:space="preserve"> (Topping 1998, 2003; Nilson, 2003)</w:t>
      </w:r>
      <w:r w:rsidR="5B5E3D25" w:rsidRPr="44CEB5EF">
        <w:t xml:space="preserve">. </w:t>
      </w:r>
      <w:r w:rsidR="2415F99D" w:rsidRPr="44CEB5EF">
        <w:t>In</w:t>
      </w:r>
      <w:r w:rsidR="2BC58405" w:rsidRPr="44CEB5EF">
        <w:t xml:space="preserve"> addition, a </w:t>
      </w:r>
      <w:r w:rsidR="5B5E3D25" w:rsidRPr="44CEB5EF">
        <w:t xml:space="preserve">feedback culture </w:t>
      </w:r>
      <w:r w:rsidR="34B3649A" w:rsidRPr="44CEB5EF">
        <w:t>shou</w:t>
      </w:r>
      <w:r w:rsidR="17358B6B" w:rsidRPr="44CEB5EF">
        <w:t>l</w:t>
      </w:r>
      <w:r w:rsidR="34B3649A" w:rsidRPr="44CEB5EF">
        <w:t>d be buil</w:t>
      </w:r>
      <w:r w:rsidR="69135F00" w:rsidRPr="44CEB5EF">
        <w:t xml:space="preserve">t </w:t>
      </w:r>
      <w:r w:rsidR="34B3649A" w:rsidRPr="44CEB5EF">
        <w:t>to</w:t>
      </w:r>
      <w:r w:rsidR="5B5E3D25" w:rsidRPr="44CEB5EF">
        <w:t xml:space="preserve"> encourage a classroom culture that values constructive criticism and mutual support. </w:t>
      </w:r>
      <w:r w:rsidR="1F87A871" w:rsidRPr="44CEB5EF">
        <w:t>At the same time, instructor’s monitor</w:t>
      </w:r>
      <w:r w:rsidR="69B6BC33" w:rsidRPr="44CEB5EF">
        <w:t xml:space="preserve"> </w:t>
      </w:r>
      <w:r w:rsidR="1F87A871" w:rsidRPr="44CEB5EF">
        <w:t>and participation in the feedback process</w:t>
      </w:r>
      <w:r w:rsidR="4DB244A0" w:rsidRPr="44CEB5EF">
        <w:t xml:space="preserve"> would provide students with additional guidance and support (</w:t>
      </w:r>
      <w:r w:rsidR="1CE2E846" w:rsidRPr="44CEB5EF">
        <w:t>Nilson, 2003</w:t>
      </w:r>
      <w:r w:rsidR="4DB244A0" w:rsidRPr="44CEB5EF">
        <w:t>)</w:t>
      </w:r>
      <w:r w:rsidR="32943F1B" w:rsidRPr="44CEB5EF">
        <w:t xml:space="preserve">. </w:t>
      </w:r>
      <w:r w:rsidR="3BAE7985" w:rsidRPr="44CEB5EF">
        <w:t xml:space="preserve">Van den Berg et al. (2006) recommends a step-by-step framework which includes using assessment forms or checklists, helps guide students through </w:t>
      </w:r>
      <w:r w:rsidR="2D09327D" w:rsidRPr="44CEB5EF">
        <w:t>peer</w:t>
      </w:r>
      <w:r w:rsidR="3BAE7985" w:rsidRPr="44CEB5EF">
        <w:t xml:space="preserve"> </w:t>
      </w:r>
      <w:r w:rsidR="0ACB3713" w:rsidRPr="44CEB5EF">
        <w:t>feedback</w:t>
      </w:r>
      <w:r w:rsidR="3BAE7985" w:rsidRPr="44CEB5EF">
        <w:t>, ensuring thorough and focused evaluations. The study also suggests using feedback mechanisms</w:t>
      </w:r>
      <w:r w:rsidR="2134F549" w:rsidRPr="44CEB5EF">
        <w:t xml:space="preserve"> consisting of two-way feedback and constructive criticism. While</w:t>
      </w:r>
      <w:r w:rsidR="3BAE7985" w:rsidRPr="44CEB5EF">
        <w:t xml:space="preserve"> </w:t>
      </w:r>
      <w:r w:rsidR="2A1DA7A1" w:rsidRPr="44CEB5EF">
        <w:t>t</w:t>
      </w:r>
      <w:r w:rsidR="3BAE7985" w:rsidRPr="44CEB5EF">
        <w:t>wo-</w:t>
      </w:r>
      <w:r w:rsidR="5C8BE0B4" w:rsidRPr="44CEB5EF">
        <w:t>w</w:t>
      </w:r>
      <w:r w:rsidR="3BAE7985" w:rsidRPr="44CEB5EF">
        <w:t xml:space="preserve">ay </w:t>
      </w:r>
      <w:r w:rsidR="72CA9F4E" w:rsidRPr="44CEB5EF">
        <w:t>feedback allow</w:t>
      </w:r>
      <w:r w:rsidR="0E55F2DC" w:rsidRPr="44CEB5EF">
        <w:t>s</w:t>
      </w:r>
      <w:r w:rsidR="72CA9F4E" w:rsidRPr="44CEB5EF">
        <w:t xml:space="preserve"> </w:t>
      </w:r>
      <w:r w:rsidR="3BAE7985" w:rsidRPr="44CEB5EF">
        <w:t xml:space="preserve">students </w:t>
      </w:r>
      <w:r w:rsidR="7BB059BB" w:rsidRPr="44CEB5EF">
        <w:t xml:space="preserve">to </w:t>
      </w:r>
      <w:r w:rsidR="3BAE7985" w:rsidRPr="44CEB5EF">
        <w:t>both give and receive feedback, enhances learning and reflection</w:t>
      </w:r>
      <w:r w:rsidR="5524D8CC" w:rsidRPr="44CEB5EF">
        <w:t>, c</w:t>
      </w:r>
      <w:r w:rsidR="3BAE7985" w:rsidRPr="44CEB5EF">
        <w:t xml:space="preserve">onstructive criticism highlights the importance of providing constructive, actionable feedback </w:t>
      </w:r>
      <w:r w:rsidR="26F409FE" w:rsidRPr="44CEB5EF">
        <w:t xml:space="preserve">to </w:t>
      </w:r>
      <w:r w:rsidR="3BAE7985" w:rsidRPr="44CEB5EF">
        <w:t>help students improve their work</w:t>
      </w:r>
      <w:r w:rsidR="73140163" w:rsidRPr="44CEB5EF">
        <w:t xml:space="preserve"> (Ibid.)</w:t>
      </w:r>
    </w:p>
    <w:p w14:paraId="0B4B3C31" w14:textId="65CD51FF" w:rsidR="00721E28" w:rsidRDefault="73140163" w:rsidP="44CEB5EF">
      <w:pPr>
        <w:jc w:val="both"/>
      </w:pPr>
      <w:r w:rsidRPr="44CEB5EF">
        <w:t xml:space="preserve">Yu and Liu (2021) proposed an evidence-based framework - a framework based on research evidence that outlines the essential components of feedback literacy. This framework is </w:t>
      </w:r>
      <w:r w:rsidRPr="44CEB5EF">
        <w:lastRenderedPageBreak/>
        <w:t xml:space="preserve">designed to guide educators in supporting students' development in this area. </w:t>
      </w:r>
      <w:r w:rsidR="77702AFA" w:rsidRPr="44CEB5EF">
        <w:t xml:space="preserve">The framework consists of (1) </w:t>
      </w:r>
      <w:r w:rsidR="405A1BB3" w:rsidRPr="44CEB5EF">
        <w:t>Feedback Literacy Components, (2) Knowledge Bases, (3) Role of Technology, (4) Social-Interactive Scaffolding</w:t>
      </w:r>
      <w:r w:rsidR="7478A453" w:rsidRPr="44CEB5EF">
        <w:t>, (5) Learner Agency, (6) Teacher and Peer Roles</w:t>
      </w:r>
      <w:r w:rsidR="736596E9" w:rsidRPr="44CEB5EF">
        <w:t xml:space="preserve">. In terms of the Feedback Literacy Components, the framework highlights that feedback in academic writing occurs primarily during the reviewing phase. Students must understand, evaluate, and regulate feedback, and these skills are essential for effective academic writing. </w:t>
      </w:r>
      <w:proofErr w:type="gramStart"/>
      <w:r w:rsidR="736596E9" w:rsidRPr="44CEB5EF">
        <w:t>In order to</w:t>
      </w:r>
      <w:proofErr w:type="gramEnd"/>
      <w:r w:rsidR="736596E9" w:rsidRPr="44CEB5EF">
        <w:t xml:space="preserve"> achieve feedback li</w:t>
      </w:r>
      <w:r w:rsidR="104FC7AC" w:rsidRPr="44CEB5EF">
        <w:t>teracy, knowledge bases are crucial</w:t>
      </w:r>
      <w:r w:rsidR="2CD4ED20" w:rsidRPr="44CEB5EF">
        <w:t xml:space="preserve"> for students to interpret and apply feedback effectively. This involves six types of knowledge: </w:t>
      </w:r>
      <w:r w:rsidR="77702AFA" w:rsidRPr="44CEB5EF">
        <w:t xml:space="preserve">linguistic, genre, disciplinary, assessment, emotion regulation, and argumentative strategies. Educational technologies </w:t>
      </w:r>
      <w:r w:rsidR="7CDB3469" w:rsidRPr="44CEB5EF">
        <w:t>are useful in</w:t>
      </w:r>
      <w:r w:rsidR="77702AFA" w:rsidRPr="44CEB5EF">
        <w:t xml:space="preserve"> creating environments that facilitate active learning, interaction, and self-regulation. </w:t>
      </w:r>
      <w:r w:rsidR="154A32A2" w:rsidRPr="44CEB5EF">
        <w:t xml:space="preserve">In terms of </w:t>
      </w:r>
      <w:r w:rsidR="77702AFA" w:rsidRPr="44CEB5EF">
        <w:t>Social-Interactive Scaffolding</w:t>
      </w:r>
      <w:r w:rsidR="20746C9F" w:rsidRPr="44CEB5EF">
        <w:t>, f</w:t>
      </w:r>
      <w:r w:rsidR="77702AFA" w:rsidRPr="44CEB5EF">
        <w:t xml:space="preserve">eedback is a socio-cultural practice requiring interaction. Both </w:t>
      </w:r>
      <w:r w:rsidR="15C7E2B4" w:rsidRPr="44CEB5EF">
        <w:t xml:space="preserve">instructors and students </w:t>
      </w:r>
      <w:r w:rsidR="77702AFA" w:rsidRPr="44CEB5EF">
        <w:t xml:space="preserve">and peers play vital roles in scaffolding feedback literacy through dialogue, support, and emotional regulation. </w:t>
      </w:r>
      <w:r w:rsidR="14528049" w:rsidRPr="44CEB5EF">
        <w:t>In the implementation stage, s</w:t>
      </w:r>
      <w:r w:rsidR="77702AFA" w:rsidRPr="44CEB5EF">
        <w:t>tudents need to be proactive in seeking feedback, reflecting on their learning, and making decisions in the feedback process</w:t>
      </w:r>
      <w:r w:rsidR="04FDA483" w:rsidRPr="44CEB5EF">
        <w:t>. Moreover, instructors</w:t>
      </w:r>
      <w:r w:rsidR="77702AFA" w:rsidRPr="44CEB5EF">
        <w:t xml:space="preserve"> must demonstrate feedback literacy themselves and provide scaffolding that permeates the entire feedback process. Peer interaction also plays a crucial role in developing students' feedback literacy by fostering responsibility, critical evaluation, and emotional resilience. </w:t>
      </w:r>
      <w:r w:rsidR="581F14DF" w:rsidRPr="44CEB5EF">
        <w:t xml:space="preserve">All the aforementioned factors </w:t>
      </w:r>
      <w:r w:rsidR="77702AFA" w:rsidRPr="44CEB5EF">
        <w:t xml:space="preserve">are dynamically interconnected and essential for developing feedback literacy. These elements work together to create an environment conducive to effective feedback practices. </w:t>
      </w:r>
    </w:p>
    <w:p w14:paraId="09E2CD2C" w14:textId="39A9817B" w:rsidR="00721E28" w:rsidRDefault="0C63F6EC" w:rsidP="44CEB5EF">
      <w:pPr>
        <w:jc w:val="both"/>
        <w:rPr>
          <w:i/>
          <w:iCs/>
        </w:rPr>
      </w:pPr>
      <w:r w:rsidRPr="44CEB5EF">
        <w:rPr>
          <w:i/>
          <w:iCs/>
        </w:rPr>
        <w:t>The Evaluation stage</w:t>
      </w:r>
    </w:p>
    <w:p w14:paraId="4B08170B" w14:textId="39DE5BD8" w:rsidR="00721E28" w:rsidRDefault="4A4DBD55" w:rsidP="44CEB5EF">
      <w:pPr>
        <w:jc w:val="both"/>
      </w:pPr>
      <w:r w:rsidRPr="44CEB5EF">
        <w:t>After t</w:t>
      </w:r>
      <w:r w:rsidR="7D07E4E1" w:rsidRPr="44CEB5EF">
        <w:t>he implementation stage</w:t>
      </w:r>
      <w:r w:rsidRPr="44CEB5EF">
        <w:t xml:space="preserve">, </w:t>
      </w:r>
      <w:r w:rsidR="6C560CB8" w:rsidRPr="44CEB5EF">
        <w:t>plans for revision and follow-up discussions</w:t>
      </w:r>
      <w:r w:rsidR="086DBA7A" w:rsidRPr="44CEB5EF">
        <w:t xml:space="preserve"> should be made. </w:t>
      </w:r>
      <w:r w:rsidR="6698323F" w:rsidRPr="44CEB5EF">
        <w:t>Students should be required to create revision plans based on the feedback they receive, outlining how they will address the critiques. Instructors should f</w:t>
      </w:r>
      <w:r w:rsidR="556208F5" w:rsidRPr="44CEB5EF">
        <w:t>acilitate discussions where students can ask for clarification and further advice on the feedback they received</w:t>
      </w:r>
      <w:r w:rsidR="3D43AE17" w:rsidRPr="44CEB5EF">
        <w:t xml:space="preserve"> (</w:t>
      </w:r>
      <w:r w:rsidR="2D3C30A1" w:rsidRPr="44CEB5EF">
        <w:t>Nilson, 2003</w:t>
      </w:r>
      <w:r w:rsidR="3D43AE17" w:rsidRPr="44CEB5EF">
        <w:t xml:space="preserve">). </w:t>
      </w:r>
    </w:p>
    <w:p w14:paraId="716BB662" w14:textId="1CFC1B7F" w:rsidR="00721E28" w:rsidRDefault="0D48DF4C" w:rsidP="44CEB5EF">
      <w:pPr>
        <w:jc w:val="both"/>
        <w:rPr>
          <w:b/>
          <w:bCs/>
        </w:rPr>
      </w:pPr>
      <w:r w:rsidRPr="44CEB5EF">
        <w:rPr>
          <w:b/>
          <w:bCs/>
        </w:rPr>
        <w:t>Conclusion</w:t>
      </w:r>
    </w:p>
    <w:p w14:paraId="516854FE" w14:textId="433F188F" w:rsidR="00721E28" w:rsidRDefault="24F16C1A" w:rsidP="44CEB5EF">
      <w:pPr>
        <w:jc w:val="both"/>
      </w:pPr>
      <w:r w:rsidRPr="44CEB5EF">
        <w:t>The task of academic writing poses difficulties for several students, including those in teacher education, and the textual feedback provided may not always be sufficient for students to make significant improvements.</w:t>
      </w:r>
      <w:r w:rsidR="7507DF7C" w:rsidRPr="44CEB5EF">
        <w:t xml:space="preserve"> When peer </w:t>
      </w:r>
      <w:r w:rsidR="244C54A7" w:rsidRPr="44CEB5EF">
        <w:t>feedback</w:t>
      </w:r>
      <w:r w:rsidR="7507DF7C" w:rsidRPr="44CEB5EF">
        <w:t xml:space="preserve"> is conducted with careful consideration and thoroughness, it may be beneficial in enhancing students' proficiency in academic writing. Additionally, it can significantly enhance their skills in active listening, comprehension, and providing constructive criticism on other students' papers. Peer </w:t>
      </w:r>
      <w:r w:rsidR="2E0CA8BA" w:rsidRPr="44CEB5EF">
        <w:t>feedback</w:t>
      </w:r>
      <w:r w:rsidR="7507DF7C" w:rsidRPr="44CEB5EF">
        <w:t xml:space="preserve"> offers students the chance to enhance their academic writing skills, participate in debate, cooperate with their peers, and alleviate worries. </w:t>
      </w:r>
      <w:r w:rsidR="62A0499B" w:rsidRPr="44CEB5EF">
        <w:t xml:space="preserve">Also, it is advantageous to help </w:t>
      </w:r>
      <w:r w:rsidR="62A0499B" w:rsidRPr="44CEB5EF">
        <w:lastRenderedPageBreak/>
        <w:t>students contemplate the writing process and how feedback might be useful.</w:t>
      </w:r>
      <w:r w:rsidR="1D494F19" w:rsidRPr="44CEB5EF">
        <w:t xml:space="preserve"> However, there are challenges in dealing with students’ anxiety when it comes to academic wri</w:t>
      </w:r>
      <w:r w:rsidR="07150CE4" w:rsidRPr="44CEB5EF">
        <w:t xml:space="preserve">ting, difficulties in choosing the approaches to peer </w:t>
      </w:r>
      <w:r w:rsidR="0421193C" w:rsidRPr="44CEB5EF">
        <w:t>feedback</w:t>
      </w:r>
      <w:r w:rsidR="07150CE4" w:rsidRPr="44CEB5EF">
        <w:t xml:space="preserve">, and </w:t>
      </w:r>
      <w:r w:rsidR="04CEF252" w:rsidRPr="44CEB5EF">
        <w:t>troubles with preparation. Considering the benefits and challenges, mul</w:t>
      </w:r>
      <w:r w:rsidR="76A603B7" w:rsidRPr="44CEB5EF">
        <w:t>t</w:t>
      </w:r>
      <w:r w:rsidR="04CEF252" w:rsidRPr="44CEB5EF">
        <w:t xml:space="preserve">iple studies </w:t>
      </w:r>
      <w:r w:rsidR="4E422300" w:rsidRPr="44CEB5EF">
        <w:t xml:space="preserve">provide useful strategies for conducting peer </w:t>
      </w:r>
      <w:r w:rsidR="1414B783" w:rsidRPr="44CEB5EF">
        <w:t>feedback</w:t>
      </w:r>
      <w:r w:rsidR="4E422300" w:rsidRPr="44CEB5EF">
        <w:t xml:space="preserve"> and peer assessment. These strategies </w:t>
      </w:r>
      <w:r w:rsidR="327EE7F8" w:rsidRPr="44CEB5EF">
        <w:t xml:space="preserve">consist of </w:t>
      </w:r>
      <w:r w:rsidR="4E422300" w:rsidRPr="44CEB5EF">
        <w:t>three main stages</w:t>
      </w:r>
      <w:r w:rsidR="630DDEE6" w:rsidRPr="44CEB5EF">
        <w:t>. The p</w:t>
      </w:r>
      <w:r w:rsidR="4E422300" w:rsidRPr="44CEB5EF">
        <w:t xml:space="preserve">reparation </w:t>
      </w:r>
      <w:r w:rsidR="6E0E8B4D" w:rsidRPr="44CEB5EF">
        <w:t xml:space="preserve">stage involves providing students with sufficient training and improving their feedback literacy. The implementation stage </w:t>
      </w:r>
      <w:r w:rsidR="417A87EA" w:rsidRPr="44CEB5EF">
        <w:t xml:space="preserve">is recommended to have a clear criteria, supportive learning environment, and effective instructor’s involvement. </w:t>
      </w:r>
      <w:r w:rsidR="670915BA" w:rsidRPr="44CEB5EF">
        <w:t>In this stage, an evidence-based framework is suggested (Yu and Liu, 2021). The last stage - Evaluation – involves plan</w:t>
      </w:r>
      <w:r w:rsidR="6B572FDE" w:rsidRPr="44CEB5EF">
        <w:t xml:space="preserve">s for revisions and follow-up discussion with students. </w:t>
      </w:r>
    </w:p>
    <w:p w14:paraId="6AA8F1C4" w14:textId="1B0B359C" w:rsidR="00721E28" w:rsidRDefault="1CD7536C" w:rsidP="44CEB5EF">
      <w:pPr>
        <w:jc w:val="both"/>
        <w:rPr>
          <w:b/>
          <w:bCs/>
        </w:rPr>
      </w:pPr>
      <w:r w:rsidRPr="44CEB5EF">
        <w:rPr>
          <w:b/>
          <w:bCs/>
        </w:rPr>
        <w:t xml:space="preserve"> </w:t>
      </w:r>
      <w:r w:rsidR="00661472" w:rsidRPr="44CEB5EF">
        <w:rPr>
          <w:b/>
          <w:bCs/>
        </w:rPr>
        <w:t>References</w:t>
      </w:r>
    </w:p>
    <w:p w14:paraId="3B8546A5" w14:textId="100056DE" w:rsidR="21FBDC07" w:rsidRDefault="21FBDC07" w:rsidP="44CEB5EF">
      <w:pPr>
        <w:pStyle w:val="EndNoteBibliography"/>
        <w:spacing w:after="0"/>
        <w:ind w:left="720" w:hanging="720"/>
        <w:jc w:val="both"/>
        <w:rPr>
          <w:rFonts w:asciiTheme="minorHAnsi" w:hAnsiTheme="minorHAnsi"/>
          <w:color w:val="000000" w:themeColor="text1"/>
        </w:rPr>
      </w:pPr>
      <w:r w:rsidRPr="44CEB5EF">
        <w:rPr>
          <w:rFonts w:asciiTheme="minorHAnsi" w:hAnsiTheme="minorHAnsi"/>
          <w:color w:val="000000" w:themeColor="text1"/>
        </w:rPr>
        <w:t xml:space="preserve">Alharbi, M.A. (2020). Exploring the potential of Google Doc in facilitating innovative teaching and learning practices in an EFL writing course. </w:t>
      </w:r>
      <w:r w:rsidRPr="44CEB5EF">
        <w:rPr>
          <w:rFonts w:asciiTheme="minorHAnsi" w:hAnsiTheme="minorHAnsi"/>
          <w:i/>
          <w:iCs/>
          <w:color w:val="000000" w:themeColor="text1"/>
        </w:rPr>
        <w:t>Innovation in Language Learning and Teaching</w:t>
      </w:r>
      <w:r w:rsidRPr="44CEB5EF">
        <w:rPr>
          <w:rFonts w:asciiTheme="minorHAnsi" w:hAnsiTheme="minorHAnsi"/>
          <w:color w:val="000000" w:themeColor="text1"/>
        </w:rPr>
        <w:t>, 14(3), pp.227-242.</w:t>
      </w:r>
    </w:p>
    <w:p w14:paraId="75789E5E" w14:textId="1A5D2238"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Ahmed, R. (2021). Peer review in academic writing: Different perspectives from instructors and students. </w:t>
      </w:r>
      <w:r w:rsidRPr="44CEB5EF">
        <w:rPr>
          <w:rFonts w:asciiTheme="minorHAnsi" w:hAnsiTheme="minorHAnsi"/>
          <w:i/>
          <w:iCs/>
          <w:color w:val="000000" w:themeColor="text1"/>
        </w:rPr>
        <w:t>TESOL journal</w:t>
      </w:r>
      <w:r w:rsidRPr="44CEB5EF">
        <w:rPr>
          <w:rFonts w:asciiTheme="minorHAnsi" w:hAnsiTheme="minorHAnsi"/>
          <w:color w:val="000000" w:themeColor="text1"/>
        </w:rPr>
        <w:t>,</w:t>
      </w:r>
      <w:r w:rsidRPr="44CEB5EF">
        <w:rPr>
          <w:rFonts w:asciiTheme="minorHAnsi" w:hAnsiTheme="minorHAnsi"/>
          <w:i/>
          <w:iCs/>
          <w:color w:val="000000" w:themeColor="text1"/>
        </w:rPr>
        <w:t xml:space="preserve"> 12</w:t>
      </w:r>
      <w:r w:rsidRPr="44CEB5EF">
        <w:rPr>
          <w:rFonts w:asciiTheme="minorHAnsi" w:hAnsiTheme="minorHAnsi"/>
          <w:color w:val="000000" w:themeColor="text1"/>
        </w:rPr>
        <w:t xml:space="preserve">(1), n/a-n/a. </w:t>
      </w:r>
      <w:hyperlink r:id="rId8">
        <w:r w:rsidRPr="44CEB5EF">
          <w:rPr>
            <w:rStyle w:val="Hyperlink"/>
            <w:rFonts w:asciiTheme="minorHAnsi" w:hAnsiTheme="minorHAnsi"/>
          </w:rPr>
          <w:t>https://doi.org/10.1002/tesj.537</w:t>
        </w:r>
      </w:hyperlink>
      <w:r w:rsidRPr="44CEB5EF">
        <w:rPr>
          <w:rFonts w:asciiTheme="minorHAnsi" w:hAnsiTheme="minorHAnsi"/>
          <w:color w:val="000000" w:themeColor="text1"/>
        </w:rPr>
        <w:t xml:space="preserve"> </w:t>
      </w:r>
    </w:p>
    <w:p w14:paraId="19E38E2C" w14:textId="5E51F9B9" w:rsidR="2215EE7E" w:rsidRDefault="2215EE7E" w:rsidP="44CEB5EF">
      <w:pPr>
        <w:pStyle w:val="EndNoteBibliography"/>
        <w:spacing w:after="0"/>
        <w:ind w:left="720" w:hanging="720"/>
        <w:jc w:val="both"/>
        <w:rPr>
          <w:rFonts w:asciiTheme="minorHAnsi" w:hAnsiTheme="minorHAnsi"/>
          <w:color w:val="000000" w:themeColor="text1"/>
        </w:rPr>
      </w:pPr>
      <w:r w:rsidRPr="44CEB5EF">
        <w:rPr>
          <w:rFonts w:asciiTheme="minorHAnsi" w:hAnsiTheme="minorHAnsi"/>
          <w:color w:val="000000" w:themeColor="text1"/>
        </w:rPr>
        <w:t xml:space="preserve">Dar, M. F., Zaki, S., &amp; Kazmi, H. H. (2014). Peer Assessment in EAP Writing: An Effective Strategy for Large Classes. </w:t>
      </w:r>
      <w:r w:rsidRPr="44CEB5EF">
        <w:rPr>
          <w:rFonts w:asciiTheme="minorHAnsi" w:hAnsiTheme="minorHAnsi"/>
          <w:i/>
          <w:iCs/>
          <w:color w:val="000000" w:themeColor="text1"/>
        </w:rPr>
        <w:t>Journal of educational research</w:t>
      </w:r>
      <w:r w:rsidRPr="44CEB5EF">
        <w:rPr>
          <w:rFonts w:asciiTheme="minorHAnsi" w:hAnsiTheme="minorHAnsi"/>
          <w:color w:val="000000" w:themeColor="text1"/>
        </w:rPr>
        <w:t>,</w:t>
      </w:r>
      <w:r w:rsidRPr="44CEB5EF">
        <w:rPr>
          <w:rFonts w:asciiTheme="minorHAnsi" w:hAnsiTheme="minorHAnsi"/>
          <w:i/>
          <w:iCs/>
          <w:color w:val="000000" w:themeColor="text1"/>
        </w:rPr>
        <w:t xml:space="preserve"> 17</w:t>
      </w:r>
      <w:r w:rsidRPr="44CEB5EF">
        <w:rPr>
          <w:rFonts w:asciiTheme="minorHAnsi" w:hAnsiTheme="minorHAnsi"/>
          <w:color w:val="000000" w:themeColor="text1"/>
        </w:rPr>
        <w:t xml:space="preserve">(1), 50. </w:t>
      </w:r>
    </w:p>
    <w:p w14:paraId="444E845C" w14:textId="60532529"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Deng, Y., Kelly, G. J., &amp; Deng, S. (2019). The influences of integrating reading, peer evaluation, and discussion on undergraduate students’ scientific writing. </w:t>
      </w:r>
      <w:r w:rsidRPr="44CEB5EF">
        <w:rPr>
          <w:rFonts w:asciiTheme="minorHAnsi" w:hAnsiTheme="minorHAnsi"/>
          <w:i/>
          <w:iCs/>
          <w:color w:val="000000" w:themeColor="text1"/>
        </w:rPr>
        <w:t>International Journal of Science Education</w:t>
      </w:r>
      <w:r w:rsidRPr="44CEB5EF">
        <w:rPr>
          <w:rFonts w:asciiTheme="minorHAnsi" w:hAnsiTheme="minorHAnsi"/>
          <w:color w:val="000000" w:themeColor="text1"/>
        </w:rPr>
        <w:t>,</w:t>
      </w:r>
      <w:r w:rsidRPr="44CEB5EF">
        <w:rPr>
          <w:rFonts w:asciiTheme="minorHAnsi" w:hAnsiTheme="minorHAnsi"/>
          <w:i/>
          <w:iCs/>
          <w:color w:val="000000" w:themeColor="text1"/>
        </w:rPr>
        <w:t xml:space="preserve"> 41</w:t>
      </w:r>
      <w:r w:rsidRPr="44CEB5EF">
        <w:rPr>
          <w:rFonts w:asciiTheme="minorHAnsi" w:hAnsiTheme="minorHAnsi"/>
          <w:color w:val="000000" w:themeColor="text1"/>
        </w:rPr>
        <w:t xml:space="preserve">(10), 1408-1433. </w:t>
      </w:r>
      <w:hyperlink r:id="rId9">
        <w:r w:rsidRPr="44CEB5EF">
          <w:rPr>
            <w:rStyle w:val="Hyperlink"/>
            <w:rFonts w:asciiTheme="minorHAnsi" w:hAnsiTheme="minorHAnsi"/>
          </w:rPr>
          <w:t>https://doi.org/10.1080/09500693.2019.1610811</w:t>
        </w:r>
      </w:hyperlink>
      <w:r w:rsidRPr="44CEB5EF">
        <w:rPr>
          <w:rFonts w:asciiTheme="minorHAnsi" w:hAnsiTheme="minorHAnsi"/>
          <w:color w:val="000000" w:themeColor="text1"/>
        </w:rPr>
        <w:t xml:space="preserve"> </w:t>
      </w:r>
    </w:p>
    <w:p w14:paraId="32D8F28D" w14:textId="78CC2880"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Halasek, K. (2023). Interrogating Peer Review as “Proxy:” Reframing Peer Response within Connective Practice. In P. Jackson &amp; C. C. Weaver (Eds.), </w:t>
      </w:r>
      <w:r w:rsidRPr="44CEB5EF">
        <w:rPr>
          <w:rFonts w:asciiTheme="minorHAnsi" w:hAnsiTheme="minorHAnsi"/>
          <w:i/>
          <w:iCs/>
          <w:color w:val="000000" w:themeColor="text1"/>
        </w:rPr>
        <w:t>Rethinking Peer Review: Critical Reflections on a Pedagogical Practice</w:t>
      </w:r>
      <w:r w:rsidRPr="44CEB5EF">
        <w:rPr>
          <w:rFonts w:asciiTheme="minorHAnsi" w:hAnsiTheme="minorHAnsi"/>
          <w:color w:val="000000" w:themeColor="text1"/>
        </w:rPr>
        <w:t xml:space="preserve">. WAC Clearinghouse. </w:t>
      </w:r>
    </w:p>
    <w:p w14:paraId="61B68CA2" w14:textId="53E1CAB5"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Kramer, B. (2023). Multimodal Peer Review: Fostering Inclusion in Mixed Level College Classrooms with ELL Learners. In P. Jackson &amp; C. C. Weaver (Eds.), </w:t>
      </w:r>
      <w:r w:rsidRPr="44CEB5EF">
        <w:rPr>
          <w:rFonts w:asciiTheme="minorHAnsi" w:hAnsiTheme="minorHAnsi"/>
          <w:i/>
          <w:iCs/>
          <w:color w:val="000000" w:themeColor="text1"/>
        </w:rPr>
        <w:t>Rethinking Peer Review: Critical Reflections on a Pedagogical Practice</w:t>
      </w:r>
      <w:r w:rsidRPr="44CEB5EF">
        <w:rPr>
          <w:rFonts w:asciiTheme="minorHAnsi" w:hAnsiTheme="minorHAnsi"/>
          <w:color w:val="000000" w:themeColor="text1"/>
        </w:rPr>
        <w:t xml:space="preserve">. WAC Clearinghouse. </w:t>
      </w:r>
    </w:p>
    <w:p w14:paraId="62FD7353" w14:textId="1334C313"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Liu, N.-F., &amp; Carless, D. (2006). Peer feedback: the learning element of peer assessment. </w:t>
      </w:r>
      <w:r w:rsidRPr="44CEB5EF">
        <w:rPr>
          <w:rFonts w:asciiTheme="minorHAnsi" w:hAnsiTheme="minorHAnsi"/>
          <w:i/>
          <w:iCs/>
          <w:color w:val="000000" w:themeColor="text1"/>
        </w:rPr>
        <w:t>Teaching in Higher Education</w:t>
      </w:r>
      <w:r w:rsidRPr="44CEB5EF">
        <w:rPr>
          <w:rFonts w:asciiTheme="minorHAnsi" w:hAnsiTheme="minorHAnsi"/>
          <w:color w:val="000000" w:themeColor="text1"/>
        </w:rPr>
        <w:t>,</w:t>
      </w:r>
      <w:r w:rsidRPr="44CEB5EF">
        <w:rPr>
          <w:rFonts w:asciiTheme="minorHAnsi" w:hAnsiTheme="minorHAnsi"/>
          <w:i/>
          <w:iCs/>
          <w:color w:val="000000" w:themeColor="text1"/>
        </w:rPr>
        <w:t xml:space="preserve"> 11</w:t>
      </w:r>
      <w:r w:rsidRPr="44CEB5EF">
        <w:rPr>
          <w:rFonts w:asciiTheme="minorHAnsi" w:hAnsiTheme="minorHAnsi"/>
          <w:color w:val="000000" w:themeColor="text1"/>
        </w:rPr>
        <w:t xml:space="preserve">(3), 279-290. </w:t>
      </w:r>
      <w:hyperlink r:id="rId10">
        <w:r w:rsidRPr="44CEB5EF">
          <w:rPr>
            <w:rStyle w:val="Hyperlink"/>
            <w:rFonts w:asciiTheme="minorHAnsi" w:hAnsiTheme="minorHAnsi"/>
          </w:rPr>
          <w:t>https://doi.org/10.1080/13562510600680582</w:t>
        </w:r>
      </w:hyperlink>
      <w:r w:rsidRPr="44CEB5EF">
        <w:rPr>
          <w:rFonts w:asciiTheme="minorHAnsi" w:hAnsiTheme="minorHAnsi"/>
          <w:color w:val="000000" w:themeColor="text1"/>
        </w:rPr>
        <w:t xml:space="preserve"> </w:t>
      </w:r>
    </w:p>
    <w:p w14:paraId="29F7EFDE" w14:textId="5B75D131"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Nicol, D., Thomson, A., &amp; Breslin, C. (2014). Rethinking feedback practices in higher education: a peer review perspective. </w:t>
      </w:r>
      <w:r w:rsidRPr="44CEB5EF">
        <w:rPr>
          <w:rFonts w:asciiTheme="minorHAnsi" w:hAnsiTheme="minorHAnsi"/>
          <w:i/>
          <w:iCs/>
          <w:color w:val="000000" w:themeColor="text1"/>
        </w:rPr>
        <w:t>Assessment and evaluation in higher education</w:t>
      </w:r>
      <w:r w:rsidRPr="44CEB5EF">
        <w:rPr>
          <w:rFonts w:asciiTheme="minorHAnsi" w:hAnsiTheme="minorHAnsi"/>
          <w:color w:val="000000" w:themeColor="text1"/>
        </w:rPr>
        <w:t>,</w:t>
      </w:r>
      <w:r w:rsidRPr="44CEB5EF">
        <w:rPr>
          <w:rFonts w:asciiTheme="minorHAnsi" w:hAnsiTheme="minorHAnsi"/>
          <w:i/>
          <w:iCs/>
          <w:color w:val="000000" w:themeColor="text1"/>
        </w:rPr>
        <w:t xml:space="preserve"> 39</w:t>
      </w:r>
      <w:r w:rsidRPr="44CEB5EF">
        <w:rPr>
          <w:rFonts w:asciiTheme="minorHAnsi" w:hAnsiTheme="minorHAnsi"/>
          <w:color w:val="000000" w:themeColor="text1"/>
        </w:rPr>
        <w:t xml:space="preserve">(1), 102-122. </w:t>
      </w:r>
      <w:hyperlink r:id="rId11">
        <w:r w:rsidRPr="44CEB5EF">
          <w:rPr>
            <w:rStyle w:val="Hyperlink"/>
            <w:rFonts w:asciiTheme="minorHAnsi" w:hAnsiTheme="minorHAnsi"/>
          </w:rPr>
          <w:t>https://doi.org/10.1080/02602938.2013.795518</w:t>
        </w:r>
      </w:hyperlink>
      <w:r w:rsidRPr="44CEB5EF">
        <w:rPr>
          <w:rFonts w:asciiTheme="minorHAnsi" w:hAnsiTheme="minorHAnsi"/>
          <w:color w:val="000000" w:themeColor="text1"/>
        </w:rPr>
        <w:t xml:space="preserve"> </w:t>
      </w:r>
    </w:p>
    <w:p w14:paraId="7992437E" w14:textId="4D0F8768"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Nilson, L. B. (2003). Improving Student Peer Feedback. </w:t>
      </w:r>
      <w:r w:rsidRPr="44CEB5EF">
        <w:rPr>
          <w:rFonts w:asciiTheme="minorHAnsi" w:hAnsiTheme="minorHAnsi"/>
          <w:i/>
          <w:iCs/>
          <w:color w:val="000000" w:themeColor="text1"/>
        </w:rPr>
        <w:t>College teaching</w:t>
      </w:r>
      <w:r w:rsidRPr="44CEB5EF">
        <w:rPr>
          <w:rFonts w:asciiTheme="minorHAnsi" w:hAnsiTheme="minorHAnsi"/>
          <w:color w:val="000000" w:themeColor="text1"/>
        </w:rPr>
        <w:t>,</w:t>
      </w:r>
      <w:r w:rsidRPr="44CEB5EF">
        <w:rPr>
          <w:rFonts w:asciiTheme="minorHAnsi" w:hAnsiTheme="minorHAnsi"/>
          <w:i/>
          <w:iCs/>
          <w:color w:val="000000" w:themeColor="text1"/>
        </w:rPr>
        <w:t xml:space="preserve"> 51</w:t>
      </w:r>
      <w:r w:rsidRPr="44CEB5EF">
        <w:rPr>
          <w:rFonts w:asciiTheme="minorHAnsi" w:hAnsiTheme="minorHAnsi"/>
          <w:color w:val="000000" w:themeColor="text1"/>
        </w:rPr>
        <w:t xml:space="preserve">(1), 34-38. </w:t>
      </w:r>
      <w:hyperlink r:id="rId12">
        <w:r w:rsidRPr="44CEB5EF">
          <w:rPr>
            <w:rStyle w:val="Hyperlink"/>
            <w:rFonts w:asciiTheme="minorHAnsi" w:hAnsiTheme="minorHAnsi"/>
          </w:rPr>
          <w:t>https://doi.org/10.1080/87567550309596408</w:t>
        </w:r>
      </w:hyperlink>
      <w:r w:rsidRPr="44CEB5EF">
        <w:rPr>
          <w:rFonts w:asciiTheme="minorHAnsi" w:hAnsiTheme="minorHAnsi"/>
          <w:color w:val="000000" w:themeColor="text1"/>
        </w:rPr>
        <w:t xml:space="preserve"> </w:t>
      </w:r>
    </w:p>
    <w:p w14:paraId="2DB8CD87" w14:textId="0B167861"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Osmani, O. (2023). Multi-Peer Feedback as a Means for Enhancing Students’ Writing Skills. </w:t>
      </w:r>
      <w:r w:rsidRPr="44CEB5EF">
        <w:rPr>
          <w:rFonts w:asciiTheme="minorHAnsi" w:hAnsiTheme="minorHAnsi"/>
          <w:i/>
          <w:iCs/>
          <w:color w:val="000000" w:themeColor="text1"/>
        </w:rPr>
        <w:t>Journal of language teaching and research</w:t>
      </w:r>
      <w:r w:rsidRPr="44CEB5EF">
        <w:rPr>
          <w:rFonts w:asciiTheme="minorHAnsi" w:hAnsiTheme="minorHAnsi"/>
          <w:color w:val="000000" w:themeColor="text1"/>
        </w:rPr>
        <w:t>,</w:t>
      </w:r>
      <w:r w:rsidRPr="44CEB5EF">
        <w:rPr>
          <w:rFonts w:asciiTheme="minorHAnsi" w:hAnsiTheme="minorHAnsi"/>
          <w:i/>
          <w:iCs/>
          <w:color w:val="000000" w:themeColor="text1"/>
        </w:rPr>
        <w:t xml:space="preserve"> 14</w:t>
      </w:r>
      <w:r w:rsidRPr="44CEB5EF">
        <w:rPr>
          <w:rFonts w:asciiTheme="minorHAnsi" w:hAnsiTheme="minorHAnsi"/>
          <w:color w:val="000000" w:themeColor="text1"/>
        </w:rPr>
        <w:t xml:space="preserve">(5), 1149-1158. </w:t>
      </w:r>
      <w:hyperlink r:id="rId13">
        <w:r w:rsidRPr="44CEB5EF">
          <w:rPr>
            <w:rStyle w:val="Hyperlink"/>
            <w:rFonts w:asciiTheme="minorHAnsi" w:hAnsiTheme="minorHAnsi"/>
          </w:rPr>
          <w:t>https://doi.org/10.17507/jltr.1405.01</w:t>
        </w:r>
      </w:hyperlink>
      <w:r w:rsidRPr="44CEB5EF">
        <w:rPr>
          <w:rFonts w:asciiTheme="minorHAnsi" w:hAnsiTheme="minorHAnsi"/>
          <w:color w:val="000000" w:themeColor="text1"/>
        </w:rPr>
        <w:t xml:space="preserve"> </w:t>
      </w:r>
    </w:p>
    <w:p w14:paraId="657A7BAF" w14:textId="0AFABE1A"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Schillings, M., Roebertsen, H., Savelberg, H., Whittingham, J., &amp; Dolmans, D. (2020). Peer-to-peer dialogue about teachers’ written feedback enhances students’ </w:t>
      </w:r>
      <w:r w:rsidRPr="44CEB5EF">
        <w:rPr>
          <w:rFonts w:asciiTheme="minorHAnsi" w:hAnsiTheme="minorHAnsi"/>
          <w:color w:val="000000" w:themeColor="text1"/>
        </w:rPr>
        <w:lastRenderedPageBreak/>
        <w:t xml:space="preserve">understanding on how to improve writing skills. </w:t>
      </w:r>
      <w:r w:rsidRPr="44CEB5EF">
        <w:rPr>
          <w:rFonts w:asciiTheme="minorHAnsi" w:hAnsiTheme="minorHAnsi"/>
          <w:i/>
          <w:iCs/>
          <w:color w:val="000000" w:themeColor="text1"/>
        </w:rPr>
        <w:t>Educational Studies</w:t>
      </w:r>
      <w:r w:rsidRPr="44CEB5EF">
        <w:rPr>
          <w:rFonts w:asciiTheme="minorHAnsi" w:hAnsiTheme="minorHAnsi"/>
          <w:color w:val="000000" w:themeColor="text1"/>
        </w:rPr>
        <w:t>,</w:t>
      </w:r>
      <w:r w:rsidRPr="44CEB5EF">
        <w:rPr>
          <w:rFonts w:asciiTheme="minorHAnsi" w:hAnsiTheme="minorHAnsi"/>
          <w:i/>
          <w:iCs/>
          <w:color w:val="000000" w:themeColor="text1"/>
        </w:rPr>
        <w:t xml:space="preserve"> 46</w:t>
      </w:r>
      <w:r w:rsidRPr="44CEB5EF">
        <w:rPr>
          <w:rFonts w:asciiTheme="minorHAnsi" w:hAnsiTheme="minorHAnsi"/>
          <w:color w:val="000000" w:themeColor="text1"/>
        </w:rPr>
        <w:t xml:space="preserve">(6), 693-707. </w:t>
      </w:r>
      <w:hyperlink r:id="rId14">
        <w:r w:rsidRPr="44CEB5EF">
          <w:rPr>
            <w:rStyle w:val="Hyperlink"/>
            <w:rFonts w:asciiTheme="minorHAnsi" w:hAnsiTheme="minorHAnsi"/>
          </w:rPr>
          <w:t>https://doi.org/10.1080/03055698.2019.1651692</w:t>
        </w:r>
      </w:hyperlink>
      <w:r w:rsidRPr="44CEB5EF">
        <w:rPr>
          <w:rFonts w:asciiTheme="minorHAnsi" w:hAnsiTheme="minorHAnsi"/>
          <w:color w:val="000000" w:themeColor="text1"/>
        </w:rPr>
        <w:t xml:space="preserve"> </w:t>
      </w:r>
    </w:p>
    <w:p w14:paraId="5CCF4AF6" w14:textId="058B25BE" w:rsidR="2215EE7E" w:rsidRDefault="2215EE7E" w:rsidP="44CEB5EF">
      <w:pPr>
        <w:jc w:val="both"/>
        <w:rPr>
          <w:color w:val="000000" w:themeColor="text1"/>
        </w:rPr>
      </w:pPr>
      <w:r w:rsidRPr="44CEB5EF">
        <w:rPr>
          <w:color w:val="000000" w:themeColor="text1"/>
        </w:rPr>
        <w:t>Topping, K.J. (2009). Peer assessment. Theory into practice, 48(1), pp.20-27.</w:t>
      </w:r>
    </w:p>
    <w:p w14:paraId="12BF5D60" w14:textId="6251E2F2"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Topping, K. J. (2009). Peer Assessment. </w:t>
      </w:r>
      <w:r w:rsidRPr="44CEB5EF">
        <w:rPr>
          <w:rFonts w:asciiTheme="minorHAnsi" w:hAnsiTheme="minorHAnsi"/>
          <w:i/>
          <w:iCs/>
          <w:color w:val="000000" w:themeColor="text1"/>
        </w:rPr>
        <w:t>Theory into practice</w:t>
      </w:r>
      <w:r w:rsidRPr="44CEB5EF">
        <w:rPr>
          <w:rFonts w:asciiTheme="minorHAnsi" w:hAnsiTheme="minorHAnsi"/>
          <w:color w:val="000000" w:themeColor="text1"/>
        </w:rPr>
        <w:t>,</w:t>
      </w:r>
      <w:r w:rsidRPr="44CEB5EF">
        <w:rPr>
          <w:rFonts w:asciiTheme="minorHAnsi" w:hAnsiTheme="minorHAnsi"/>
          <w:i/>
          <w:iCs/>
          <w:color w:val="000000" w:themeColor="text1"/>
        </w:rPr>
        <w:t xml:space="preserve"> 48</w:t>
      </w:r>
      <w:r w:rsidRPr="44CEB5EF">
        <w:rPr>
          <w:rFonts w:asciiTheme="minorHAnsi" w:hAnsiTheme="minorHAnsi"/>
          <w:color w:val="000000" w:themeColor="text1"/>
        </w:rPr>
        <w:t xml:space="preserve">(1), 20-27. </w:t>
      </w:r>
      <w:hyperlink r:id="rId15">
        <w:r w:rsidRPr="44CEB5EF">
          <w:rPr>
            <w:rStyle w:val="Hyperlink"/>
            <w:rFonts w:asciiTheme="minorHAnsi" w:hAnsiTheme="minorHAnsi"/>
          </w:rPr>
          <w:t>https://doi.org/10.1080/00405840802577569</w:t>
        </w:r>
      </w:hyperlink>
      <w:r w:rsidRPr="44CEB5EF">
        <w:rPr>
          <w:rFonts w:asciiTheme="minorHAnsi" w:hAnsiTheme="minorHAnsi"/>
          <w:color w:val="000000" w:themeColor="text1"/>
        </w:rPr>
        <w:t xml:space="preserve"> </w:t>
      </w:r>
    </w:p>
    <w:p w14:paraId="14E6BE93" w14:textId="58721FAD"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Turner, E. (2023). Peer review and the benefits of anxiety in the academic writing classroom. In P. Jackson &amp; C. C. Weaver (Eds.), </w:t>
      </w:r>
      <w:r w:rsidRPr="44CEB5EF">
        <w:rPr>
          <w:rFonts w:asciiTheme="minorHAnsi" w:hAnsiTheme="minorHAnsi"/>
          <w:i/>
          <w:iCs/>
          <w:color w:val="000000" w:themeColor="text1"/>
        </w:rPr>
        <w:t>Rethinking Peer Review: Critical Reflections on a Pedagogical Practice</w:t>
      </w:r>
      <w:r w:rsidRPr="44CEB5EF">
        <w:rPr>
          <w:rFonts w:asciiTheme="minorHAnsi" w:hAnsiTheme="minorHAnsi"/>
          <w:color w:val="000000" w:themeColor="text1"/>
        </w:rPr>
        <w:t xml:space="preserve">. WAC Clearinghouse. </w:t>
      </w:r>
    </w:p>
    <w:p w14:paraId="6B23D559" w14:textId="2C2485D5" w:rsidR="2215EE7E" w:rsidRDefault="2215EE7E" w:rsidP="44CEB5EF">
      <w:pPr>
        <w:pStyle w:val="EndNoteBibliography"/>
        <w:spacing w:after="0"/>
        <w:ind w:left="720" w:hanging="720"/>
        <w:jc w:val="both"/>
        <w:rPr>
          <w:rFonts w:asciiTheme="minorHAnsi" w:hAnsiTheme="minorHAnsi"/>
          <w:color w:val="000000" w:themeColor="text1"/>
          <w:lang w:val="vi-VN"/>
        </w:rPr>
      </w:pPr>
      <w:r w:rsidRPr="44CEB5EF">
        <w:rPr>
          <w:rFonts w:asciiTheme="minorHAnsi" w:hAnsiTheme="minorHAnsi"/>
          <w:color w:val="000000" w:themeColor="text1"/>
        </w:rPr>
        <w:t xml:space="preserve">van den Berg, I., Admiraal, W., &amp; Pilot, A. (2006). Design principles and outcomes of peer assessment in higher education. </w:t>
      </w:r>
      <w:r w:rsidRPr="44CEB5EF">
        <w:rPr>
          <w:rFonts w:asciiTheme="minorHAnsi" w:hAnsiTheme="minorHAnsi"/>
          <w:i/>
          <w:iCs/>
          <w:color w:val="000000" w:themeColor="text1"/>
        </w:rPr>
        <w:t>Studies in higher education (Dorchester-on-Thames)</w:t>
      </w:r>
      <w:r w:rsidRPr="44CEB5EF">
        <w:rPr>
          <w:rFonts w:asciiTheme="minorHAnsi" w:hAnsiTheme="minorHAnsi"/>
          <w:color w:val="000000" w:themeColor="text1"/>
        </w:rPr>
        <w:t>,</w:t>
      </w:r>
      <w:r w:rsidRPr="44CEB5EF">
        <w:rPr>
          <w:rFonts w:asciiTheme="minorHAnsi" w:hAnsiTheme="minorHAnsi"/>
          <w:i/>
          <w:iCs/>
          <w:color w:val="000000" w:themeColor="text1"/>
        </w:rPr>
        <w:t xml:space="preserve"> 31</w:t>
      </w:r>
      <w:r w:rsidRPr="44CEB5EF">
        <w:rPr>
          <w:rFonts w:asciiTheme="minorHAnsi" w:hAnsiTheme="minorHAnsi"/>
          <w:color w:val="000000" w:themeColor="text1"/>
        </w:rPr>
        <w:t xml:space="preserve">(3), 341-356. </w:t>
      </w:r>
      <w:hyperlink r:id="rId16">
        <w:r w:rsidRPr="44CEB5EF">
          <w:rPr>
            <w:rStyle w:val="Hyperlink"/>
            <w:rFonts w:asciiTheme="minorHAnsi" w:hAnsiTheme="minorHAnsi"/>
          </w:rPr>
          <w:t>https://doi.org/10.1080/03075070600680836</w:t>
        </w:r>
      </w:hyperlink>
      <w:r w:rsidRPr="44CEB5EF">
        <w:rPr>
          <w:rFonts w:asciiTheme="minorHAnsi" w:hAnsiTheme="minorHAnsi"/>
          <w:color w:val="000000" w:themeColor="text1"/>
        </w:rPr>
        <w:t xml:space="preserve"> </w:t>
      </w:r>
    </w:p>
    <w:p w14:paraId="0281CA7D" w14:textId="4F62B156" w:rsidR="7B80E1C8" w:rsidRDefault="7B80E1C8" w:rsidP="44CEB5EF">
      <w:pPr>
        <w:pStyle w:val="EndNoteBibliography"/>
        <w:ind w:left="720" w:hanging="720"/>
        <w:jc w:val="both"/>
        <w:rPr>
          <w:rFonts w:asciiTheme="minorHAnsi" w:hAnsiTheme="minorHAnsi"/>
          <w:color w:val="000000" w:themeColor="text1"/>
        </w:rPr>
      </w:pPr>
      <w:r w:rsidRPr="44CEB5EF">
        <w:rPr>
          <w:rFonts w:asciiTheme="minorHAnsi" w:hAnsiTheme="minorHAnsi"/>
          <w:color w:val="000000" w:themeColor="text1"/>
        </w:rPr>
        <w:t xml:space="preserve">Woodhouse, J. and Wood, P. (2022). Creating dialogic spaces: developing doctoral students’ critical writing skills through peer assessment and review. </w:t>
      </w:r>
      <w:r w:rsidRPr="44CEB5EF">
        <w:rPr>
          <w:rFonts w:asciiTheme="minorHAnsi" w:hAnsiTheme="minorHAnsi"/>
          <w:i/>
          <w:iCs/>
          <w:color w:val="000000" w:themeColor="text1"/>
        </w:rPr>
        <w:t>Studies in Higher Education</w:t>
      </w:r>
      <w:r w:rsidRPr="44CEB5EF">
        <w:rPr>
          <w:rFonts w:asciiTheme="minorHAnsi" w:hAnsiTheme="minorHAnsi"/>
          <w:color w:val="000000" w:themeColor="text1"/>
        </w:rPr>
        <w:t>, 47(3), pp.643-655.</w:t>
      </w:r>
    </w:p>
    <w:p w14:paraId="4E58F35F" w14:textId="516B4358" w:rsidR="2215EE7E" w:rsidRDefault="2215EE7E" w:rsidP="44CEB5EF">
      <w:pPr>
        <w:pStyle w:val="EndNoteBibliography"/>
        <w:ind w:left="720" w:hanging="720"/>
        <w:jc w:val="both"/>
        <w:rPr>
          <w:rFonts w:asciiTheme="minorHAnsi" w:hAnsiTheme="minorHAnsi"/>
          <w:color w:val="000000" w:themeColor="text1"/>
        </w:rPr>
      </w:pPr>
      <w:r w:rsidRPr="44CEB5EF">
        <w:rPr>
          <w:rFonts w:asciiTheme="minorHAnsi" w:hAnsiTheme="minorHAnsi"/>
          <w:color w:val="000000" w:themeColor="text1"/>
        </w:rPr>
        <w:t xml:space="preserve">Yu, S., &amp; Liu, C. (2021). Improving student feedback literacy in academic writing: An evidence-based framework. </w:t>
      </w:r>
      <w:r w:rsidRPr="44CEB5EF">
        <w:rPr>
          <w:rFonts w:asciiTheme="minorHAnsi" w:hAnsiTheme="minorHAnsi"/>
          <w:i/>
          <w:iCs/>
          <w:color w:val="000000" w:themeColor="text1"/>
        </w:rPr>
        <w:t>Assessing writing</w:t>
      </w:r>
      <w:r w:rsidRPr="44CEB5EF">
        <w:rPr>
          <w:rFonts w:asciiTheme="minorHAnsi" w:hAnsiTheme="minorHAnsi"/>
          <w:color w:val="000000" w:themeColor="text1"/>
        </w:rPr>
        <w:t>,</w:t>
      </w:r>
      <w:r w:rsidRPr="44CEB5EF">
        <w:rPr>
          <w:rFonts w:asciiTheme="minorHAnsi" w:hAnsiTheme="minorHAnsi"/>
          <w:i/>
          <w:iCs/>
          <w:color w:val="000000" w:themeColor="text1"/>
        </w:rPr>
        <w:t xml:space="preserve"> 48</w:t>
      </w:r>
      <w:r w:rsidRPr="44CEB5EF">
        <w:rPr>
          <w:rFonts w:asciiTheme="minorHAnsi" w:hAnsiTheme="minorHAnsi"/>
          <w:color w:val="000000" w:themeColor="text1"/>
        </w:rPr>
        <w:t xml:space="preserve">, 100525. </w:t>
      </w:r>
      <w:hyperlink r:id="rId17">
        <w:r w:rsidRPr="44CEB5EF">
          <w:rPr>
            <w:rStyle w:val="Hyperlink"/>
            <w:rFonts w:asciiTheme="minorHAnsi" w:hAnsiTheme="minorHAnsi"/>
          </w:rPr>
          <w:t>https://doi.org/10.1016/j.asw.2021.100525</w:t>
        </w:r>
      </w:hyperlink>
    </w:p>
    <w:p w14:paraId="2D61634C" w14:textId="4E55012C" w:rsidR="47D7CEA9" w:rsidRDefault="47D7CEA9" w:rsidP="44CEB5EF">
      <w:pPr>
        <w:jc w:val="both"/>
        <w:rPr>
          <w:b/>
          <w:bCs/>
        </w:rPr>
      </w:pPr>
    </w:p>
    <w:sectPr w:rsidR="47D7CE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79779E"/>
    <w:multiLevelType w:val="hybridMultilevel"/>
    <w:tmpl w:val="25E64E60"/>
    <w:lvl w:ilvl="0" w:tplc="100611E0">
      <w:start w:val="1"/>
      <w:numFmt w:val="bullet"/>
      <w:lvlText w:val="-"/>
      <w:lvlJc w:val="left"/>
      <w:pPr>
        <w:ind w:left="720" w:hanging="360"/>
      </w:pPr>
      <w:rPr>
        <w:rFonts w:ascii="Aptos" w:hAnsi="Aptos" w:hint="default"/>
      </w:rPr>
    </w:lvl>
    <w:lvl w:ilvl="1" w:tplc="159E8E4E">
      <w:start w:val="1"/>
      <w:numFmt w:val="bullet"/>
      <w:lvlText w:val="o"/>
      <w:lvlJc w:val="left"/>
      <w:pPr>
        <w:ind w:left="1440" w:hanging="360"/>
      </w:pPr>
      <w:rPr>
        <w:rFonts w:ascii="Courier New" w:hAnsi="Courier New" w:hint="default"/>
      </w:rPr>
    </w:lvl>
    <w:lvl w:ilvl="2" w:tplc="D0722FD2">
      <w:start w:val="1"/>
      <w:numFmt w:val="bullet"/>
      <w:lvlText w:val=""/>
      <w:lvlJc w:val="left"/>
      <w:pPr>
        <w:ind w:left="2160" w:hanging="360"/>
      </w:pPr>
      <w:rPr>
        <w:rFonts w:ascii="Wingdings" w:hAnsi="Wingdings" w:hint="default"/>
      </w:rPr>
    </w:lvl>
    <w:lvl w:ilvl="3" w:tplc="D1C87DD8">
      <w:start w:val="1"/>
      <w:numFmt w:val="bullet"/>
      <w:lvlText w:val=""/>
      <w:lvlJc w:val="left"/>
      <w:pPr>
        <w:ind w:left="2880" w:hanging="360"/>
      </w:pPr>
      <w:rPr>
        <w:rFonts w:ascii="Symbol" w:hAnsi="Symbol" w:hint="default"/>
      </w:rPr>
    </w:lvl>
    <w:lvl w:ilvl="4" w:tplc="554482CA">
      <w:start w:val="1"/>
      <w:numFmt w:val="bullet"/>
      <w:lvlText w:val="o"/>
      <w:lvlJc w:val="left"/>
      <w:pPr>
        <w:ind w:left="3600" w:hanging="360"/>
      </w:pPr>
      <w:rPr>
        <w:rFonts w:ascii="Courier New" w:hAnsi="Courier New" w:hint="default"/>
      </w:rPr>
    </w:lvl>
    <w:lvl w:ilvl="5" w:tplc="E48C54B4">
      <w:start w:val="1"/>
      <w:numFmt w:val="bullet"/>
      <w:lvlText w:val=""/>
      <w:lvlJc w:val="left"/>
      <w:pPr>
        <w:ind w:left="4320" w:hanging="360"/>
      </w:pPr>
      <w:rPr>
        <w:rFonts w:ascii="Wingdings" w:hAnsi="Wingdings" w:hint="default"/>
      </w:rPr>
    </w:lvl>
    <w:lvl w:ilvl="6" w:tplc="F0B86C22">
      <w:start w:val="1"/>
      <w:numFmt w:val="bullet"/>
      <w:lvlText w:val=""/>
      <w:lvlJc w:val="left"/>
      <w:pPr>
        <w:ind w:left="5040" w:hanging="360"/>
      </w:pPr>
      <w:rPr>
        <w:rFonts w:ascii="Symbol" w:hAnsi="Symbol" w:hint="default"/>
      </w:rPr>
    </w:lvl>
    <w:lvl w:ilvl="7" w:tplc="F59051EC">
      <w:start w:val="1"/>
      <w:numFmt w:val="bullet"/>
      <w:lvlText w:val="o"/>
      <w:lvlJc w:val="left"/>
      <w:pPr>
        <w:ind w:left="5760" w:hanging="360"/>
      </w:pPr>
      <w:rPr>
        <w:rFonts w:ascii="Courier New" w:hAnsi="Courier New" w:hint="default"/>
      </w:rPr>
    </w:lvl>
    <w:lvl w:ilvl="8" w:tplc="490A7FF2">
      <w:start w:val="1"/>
      <w:numFmt w:val="bullet"/>
      <w:lvlText w:val=""/>
      <w:lvlJc w:val="left"/>
      <w:pPr>
        <w:ind w:left="6480" w:hanging="360"/>
      </w:pPr>
      <w:rPr>
        <w:rFonts w:ascii="Wingdings" w:hAnsi="Wingdings" w:hint="default"/>
      </w:rPr>
    </w:lvl>
  </w:abstractNum>
  <w:num w:numId="1" w16cid:durableId="6353809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dvs50spx25vedwx7vws9qztsrp0ptpwaa&quot;&gt;My EndNote Library&lt;record-ids&gt;&lt;item&gt;130&lt;/item&gt;&lt;item&gt;131&lt;/item&gt;&lt;item&gt;132&lt;/item&gt;&lt;item&gt;133&lt;/item&gt;&lt;item&gt;134&lt;/item&gt;&lt;item&gt;135&lt;/item&gt;&lt;item&gt;136&lt;/item&gt;&lt;item&gt;137&lt;/item&gt;&lt;item&gt;138&lt;/item&gt;&lt;item&gt;139&lt;/item&gt;&lt;item&gt;140&lt;/item&gt;&lt;item&gt;141&lt;/item&gt;&lt;item&gt;142&lt;/item&gt;&lt;item&gt;145&lt;/item&gt;&lt;/record-ids&gt;&lt;/item&gt;&lt;/Libraries&gt;"/>
  </w:docVars>
  <w:rsids>
    <w:rsidRoot w:val="3C06ED1F"/>
    <w:rsid w:val="000079B6"/>
    <w:rsid w:val="00010621"/>
    <w:rsid w:val="00011DC5"/>
    <w:rsid w:val="0001234A"/>
    <w:rsid w:val="00017379"/>
    <w:rsid w:val="000216AF"/>
    <w:rsid w:val="00027E1A"/>
    <w:rsid w:val="000509B6"/>
    <w:rsid w:val="0005324D"/>
    <w:rsid w:val="000619B9"/>
    <w:rsid w:val="00066944"/>
    <w:rsid w:val="00076584"/>
    <w:rsid w:val="0007704E"/>
    <w:rsid w:val="00085A91"/>
    <w:rsid w:val="000A396B"/>
    <w:rsid w:val="000B6E74"/>
    <w:rsid w:val="000B75ED"/>
    <w:rsid w:val="000C0DA1"/>
    <w:rsid w:val="000C416D"/>
    <w:rsid w:val="000C7228"/>
    <w:rsid w:val="000D0FCF"/>
    <w:rsid w:val="000D42A1"/>
    <w:rsid w:val="00100566"/>
    <w:rsid w:val="00146F42"/>
    <w:rsid w:val="00151CEF"/>
    <w:rsid w:val="00154682"/>
    <w:rsid w:val="00166FCB"/>
    <w:rsid w:val="001936D1"/>
    <w:rsid w:val="00195FAB"/>
    <w:rsid w:val="001A143A"/>
    <w:rsid w:val="001A2307"/>
    <w:rsid w:val="001C6EBE"/>
    <w:rsid w:val="001D5E87"/>
    <w:rsid w:val="001E27D2"/>
    <w:rsid w:val="001F138A"/>
    <w:rsid w:val="001F5E17"/>
    <w:rsid w:val="00203A72"/>
    <w:rsid w:val="00205EEB"/>
    <w:rsid w:val="002062E4"/>
    <w:rsid w:val="00217B98"/>
    <w:rsid w:val="0022444F"/>
    <w:rsid w:val="0023034F"/>
    <w:rsid w:val="002339E1"/>
    <w:rsid w:val="002415C5"/>
    <w:rsid w:val="002466E1"/>
    <w:rsid w:val="00247340"/>
    <w:rsid w:val="00264077"/>
    <w:rsid w:val="00271783"/>
    <w:rsid w:val="002830E9"/>
    <w:rsid w:val="00284891"/>
    <w:rsid w:val="00296070"/>
    <w:rsid w:val="002A1B44"/>
    <w:rsid w:val="002A4F25"/>
    <w:rsid w:val="002A7730"/>
    <w:rsid w:val="002B37B3"/>
    <w:rsid w:val="002C3045"/>
    <w:rsid w:val="002C4561"/>
    <w:rsid w:val="002E0071"/>
    <w:rsid w:val="002E4101"/>
    <w:rsid w:val="002F3007"/>
    <w:rsid w:val="0030313F"/>
    <w:rsid w:val="0030676D"/>
    <w:rsid w:val="003159EA"/>
    <w:rsid w:val="003160D2"/>
    <w:rsid w:val="003438F3"/>
    <w:rsid w:val="00346BBF"/>
    <w:rsid w:val="00350274"/>
    <w:rsid w:val="00365371"/>
    <w:rsid w:val="00365B6E"/>
    <w:rsid w:val="00366276"/>
    <w:rsid w:val="0037100D"/>
    <w:rsid w:val="00385CA0"/>
    <w:rsid w:val="00395966"/>
    <w:rsid w:val="003959EA"/>
    <w:rsid w:val="003B37BB"/>
    <w:rsid w:val="003B4798"/>
    <w:rsid w:val="003B4A6F"/>
    <w:rsid w:val="003C4425"/>
    <w:rsid w:val="003C7E5D"/>
    <w:rsid w:val="003E1350"/>
    <w:rsid w:val="003F1216"/>
    <w:rsid w:val="00406046"/>
    <w:rsid w:val="004072B8"/>
    <w:rsid w:val="0041264C"/>
    <w:rsid w:val="0042709D"/>
    <w:rsid w:val="00434D1D"/>
    <w:rsid w:val="0044363A"/>
    <w:rsid w:val="004515F8"/>
    <w:rsid w:val="00451792"/>
    <w:rsid w:val="00455CB0"/>
    <w:rsid w:val="00463248"/>
    <w:rsid w:val="00467B96"/>
    <w:rsid w:val="0047328A"/>
    <w:rsid w:val="0048256D"/>
    <w:rsid w:val="0048302C"/>
    <w:rsid w:val="004836B6"/>
    <w:rsid w:val="004857CE"/>
    <w:rsid w:val="004A1488"/>
    <w:rsid w:val="004B327C"/>
    <w:rsid w:val="004B5607"/>
    <w:rsid w:val="004C3C30"/>
    <w:rsid w:val="004C4983"/>
    <w:rsid w:val="004C4F19"/>
    <w:rsid w:val="004D4BD8"/>
    <w:rsid w:val="004E7ED4"/>
    <w:rsid w:val="004F4166"/>
    <w:rsid w:val="00505DEE"/>
    <w:rsid w:val="00527F59"/>
    <w:rsid w:val="00534EB0"/>
    <w:rsid w:val="0053787E"/>
    <w:rsid w:val="00563FAF"/>
    <w:rsid w:val="005776C8"/>
    <w:rsid w:val="00581533"/>
    <w:rsid w:val="00583FBF"/>
    <w:rsid w:val="00594E59"/>
    <w:rsid w:val="00597767"/>
    <w:rsid w:val="005B374C"/>
    <w:rsid w:val="005B563E"/>
    <w:rsid w:val="005B63D6"/>
    <w:rsid w:val="005B6CC5"/>
    <w:rsid w:val="005C0AF8"/>
    <w:rsid w:val="005C6198"/>
    <w:rsid w:val="005C6B5B"/>
    <w:rsid w:val="005D48C1"/>
    <w:rsid w:val="00623A71"/>
    <w:rsid w:val="00627C54"/>
    <w:rsid w:val="006331E0"/>
    <w:rsid w:val="00634368"/>
    <w:rsid w:val="00642BBA"/>
    <w:rsid w:val="00643F8C"/>
    <w:rsid w:val="00653AF7"/>
    <w:rsid w:val="00661472"/>
    <w:rsid w:val="00677304"/>
    <w:rsid w:val="00693FF6"/>
    <w:rsid w:val="006A56C2"/>
    <w:rsid w:val="006B060C"/>
    <w:rsid w:val="006B080C"/>
    <w:rsid w:val="006B244E"/>
    <w:rsid w:val="006C6428"/>
    <w:rsid w:val="006E59FF"/>
    <w:rsid w:val="006E6A2A"/>
    <w:rsid w:val="006F1692"/>
    <w:rsid w:val="0070707A"/>
    <w:rsid w:val="00711CFF"/>
    <w:rsid w:val="00712758"/>
    <w:rsid w:val="00721E28"/>
    <w:rsid w:val="0072253A"/>
    <w:rsid w:val="0072705E"/>
    <w:rsid w:val="00762F1D"/>
    <w:rsid w:val="00765B5A"/>
    <w:rsid w:val="00770A9F"/>
    <w:rsid w:val="00773A42"/>
    <w:rsid w:val="0077587E"/>
    <w:rsid w:val="00776F4E"/>
    <w:rsid w:val="00781499"/>
    <w:rsid w:val="00791B2C"/>
    <w:rsid w:val="007E07AA"/>
    <w:rsid w:val="007E5FF9"/>
    <w:rsid w:val="007F7E8C"/>
    <w:rsid w:val="00802833"/>
    <w:rsid w:val="00805687"/>
    <w:rsid w:val="00807D52"/>
    <w:rsid w:val="008169AC"/>
    <w:rsid w:val="00817C59"/>
    <w:rsid w:val="008240E8"/>
    <w:rsid w:val="008247D6"/>
    <w:rsid w:val="008331DF"/>
    <w:rsid w:val="00836224"/>
    <w:rsid w:val="00845168"/>
    <w:rsid w:val="00845ABD"/>
    <w:rsid w:val="0085210D"/>
    <w:rsid w:val="0086213B"/>
    <w:rsid w:val="008709CA"/>
    <w:rsid w:val="00875D0C"/>
    <w:rsid w:val="00881045"/>
    <w:rsid w:val="00884FC2"/>
    <w:rsid w:val="008C0004"/>
    <w:rsid w:val="008E2013"/>
    <w:rsid w:val="008F01CC"/>
    <w:rsid w:val="00904686"/>
    <w:rsid w:val="00906F0F"/>
    <w:rsid w:val="00907418"/>
    <w:rsid w:val="009129E5"/>
    <w:rsid w:val="0091749A"/>
    <w:rsid w:val="009241DB"/>
    <w:rsid w:val="0092480C"/>
    <w:rsid w:val="00925189"/>
    <w:rsid w:val="0092551E"/>
    <w:rsid w:val="00933648"/>
    <w:rsid w:val="00935965"/>
    <w:rsid w:val="00963099"/>
    <w:rsid w:val="00983DAE"/>
    <w:rsid w:val="00993B80"/>
    <w:rsid w:val="0099711D"/>
    <w:rsid w:val="00997B27"/>
    <w:rsid w:val="009A46EF"/>
    <w:rsid w:val="009B6EA6"/>
    <w:rsid w:val="009C341E"/>
    <w:rsid w:val="009D277A"/>
    <w:rsid w:val="009D5B93"/>
    <w:rsid w:val="009D5BB5"/>
    <w:rsid w:val="009D688E"/>
    <w:rsid w:val="009E17EB"/>
    <w:rsid w:val="009E4458"/>
    <w:rsid w:val="009F08A2"/>
    <w:rsid w:val="009F7451"/>
    <w:rsid w:val="00A10452"/>
    <w:rsid w:val="00A22FA1"/>
    <w:rsid w:val="00A243D2"/>
    <w:rsid w:val="00A31BD7"/>
    <w:rsid w:val="00A35F5A"/>
    <w:rsid w:val="00A61250"/>
    <w:rsid w:val="00A666E5"/>
    <w:rsid w:val="00A74489"/>
    <w:rsid w:val="00A77A7A"/>
    <w:rsid w:val="00A805E2"/>
    <w:rsid w:val="00A80FB7"/>
    <w:rsid w:val="00A8517F"/>
    <w:rsid w:val="00A85C95"/>
    <w:rsid w:val="00A92B77"/>
    <w:rsid w:val="00A930E6"/>
    <w:rsid w:val="00AA2024"/>
    <w:rsid w:val="00AB093C"/>
    <w:rsid w:val="00AC26E2"/>
    <w:rsid w:val="00AD3498"/>
    <w:rsid w:val="00AD4E33"/>
    <w:rsid w:val="00AF6E69"/>
    <w:rsid w:val="00AF7590"/>
    <w:rsid w:val="00B055BE"/>
    <w:rsid w:val="00B071AB"/>
    <w:rsid w:val="00B167A9"/>
    <w:rsid w:val="00B24E1F"/>
    <w:rsid w:val="00B554F2"/>
    <w:rsid w:val="00B56A08"/>
    <w:rsid w:val="00B650D5"/>
    <w:rsid w:val="00B82516"/>
    <w:rsid w:val="00B849CE"/>
    <w:rsid w:val="00B91314"/>
    <w:rsid w:val="00B95655"/>
    <w:rsid w:val="00B96BFA"/>
    <w:rsid w:val="00BA02FE"/>
    <w:rsid w:val="00BA240B"/>
    <w:rsid w:val="00BB22F9"/>
    <w:rsid w:val="00BB35B5"/>
    <w:rsid w:val="00BE299B"/>
    <w:rsid w:val="00BE53FD"/>
    <w:rsid w:val="00BF068E"/>
    <w:rsid w:val="00C27B1B"/>
    <w:rsid w:val="00C323C1"/>
    <w:rsid w:val="00C3356A"/>
    <w:rsid w:val="00C340BE"/>
    <w:rsid w:val="00C4470F"/>
    <w:rsid w:val="00C73D02"/>
    <w:rsid w:val="00C8438D"/>
    <w:rsid w:val="00C92649"/>
    <w:rsid w:val="00C9429F"/>
    <w:rsid w:val="00CA2816"/>
    <w:rsid w:val="00CA3B16"/>
    <w:rsid w:val="00CE38E4"/>
    <w:rsid w:val="00CF3ABC"/>
    <w:rsid w:val="00D01CBC"/>
    <w:rsid w:val="00D02884"/>
    <w:rsid w:val="00D02DCB"/>
    <w:rsid w:val="00D26936"/>
    <w:rsid w:val="00D50533"/>
    <w:rsid w:val="00D53A2B"/>
    <w:rsid w:val="00D62323"/>
    <w:rsid w:val="00D63FE9"/>
    <w:rsid w:val="00D865E9"/>
    <w:rsid w:val="00D94741"/>
    <w:rsid w:val="00D96210"/>
    <w:rsid w:val="00DA147C"/>
    <w:rsid w:val="00DB237E"/>
    <w:rsid w:val="00DB2E31"/>
    <w:rsid w:val="00DD131D"/>
    <w:rsid w:val="00DD1943"/>
    <w:rsid w:val="00DD360C"/>
    <w:rsid w:val="00DE1DC4"/>
    <w:rsid w:val="00DF21FF"/>
    <w:rsid w:val="00DF4289"/>
    <w:rsid w:val="00DF4D29"/>
    <w:rsid w:val="00DF9E6E"/>
    <w:rsid w:val="00E01DB3"/>
    <w:rsid w:val="00E03618"/>
    <w:rsid w:val="00E06EFA"/>
    <w:rsid w:val="00E10662"/>
    <w:rsid w:val="00E51AA8"/>
    <w:rsid w:val="00E528A6"/>
    <w:rsid w:val="00E62CD6"/>
    <w:rsid w:val="00E64689"/>
    <w:rsid w:val="00E729D6"/>
    <w:rsid w:val="00E73EFA"/>
    <w:rsid w:val="00E83A27"/>
    <w:rsid w:val="00E858D7"/>
    <w:rsid w:val="00E9119A"/>
    <w:rsid w:val="00E915CB"/>
    <w:rsid w:val="00EA0361"/>
    <w:rsid w:val="00EA29A7"/>
    <w:rsid w:val="00EB07E2"/>
    <w:rsid w:val="00EC1693"/>
    <w:rsid w:val="00EC6687"/>
    <w:rsid w:val="00EE1337"/>
    <w:rsid w:val="00F01711"/>
    <w:rsid w:val="00F240DB"/>
    <w:rsid w:val="00F274F0"/>
    <w:rsid w:val="00F32263"/>
    <w:rsid w:val="00F40850"/>
    <w:rsid w:val="00F46E96"/>
    <w:rsid w:val="00F561C2"/>
    <w:rsid w:val="00F7481F"/>
    <w:rsid w:val="00F85247"/>
    <w:rsid w:val="00F854C7"/>
    <w:rsid w:val="00F97857"/>
    <w:rsid w:val="00FA3B4D"/>
    <w:rsid w:val="00FB1E76"/>
    <w:rsid w:val="00FB49EC"/>
    <w:rsid w:val="00FC1225"/>
    <w:rsid w:val="00FC16DB"/>
    <w:rsid w:val="00FC5766"/>
    <w:rsid w:val="00FC5790"/>
    <w:rsid w:val="00FD0876"/>
    <w:rsid w:val="00FD4509"/>
    <w:rsid w:val="00FD458A"/>
    <w:rsid w:val="00FE1DCB"/>
    <w:rsid w:val="00FE3433"/>
    <w:rsid w:val="00FF4E3C"/>
    <w:rsid w:val="00FF71C2"/>
    <w:rsid w:val="011AA9E2"/>
    <w:rsid w:val="0127F130"/>
    <w:rsid w:val="01AFCE77"/>
    <w:rsid w:val="01C150E0"/>
    <w:rsid w:val="01DF526B"/>
    <w:rsid w:val="01F91230"/>
    <w:rsid w:val="0200D511"/>
    <w:rsid w:val="02110501"/>
    <w:rsid w:val="022B9E95"/>
    <w:rsid w:val="02FF6279"/>
    <w:rsid w:val="032DEB94"/>
    <w:rsid w:val="037381DF"/>
    <w:rsid w:val="037DF657"/>
    <w:rsid w:val="039BBD68"/>
    <w:rsid w:val="03DBA7F6"/>
    <w:rsid w:val="0421193C"/>
    <w:rsid w:val="04A70824"/>
    <w:rsid w:val="04B650F7"/>
    <w:rsid w:val="04CEF252"/>
    <w:rsid w:val="04E4963B"/>
    <w:rsid w:val="04EFCF93"/>
    <w:rsid w:val="04FDA483"/>
    <w:rsid w:val="0513DAAC"/>
    <w:rsid w:val="0537AFD8"/>
    <w:rsid w:val="055C8B92"/>
    <w:rsid w:val="05966A48"/>
    <w:rsid w:val="05A34E53"/>
    <w:rsid w:val="05A6286A"/>
    <w:rsid w:val="05D3CFAB"/>
    <w:rsid w:val="062F00C5"/>
    <w:rsid w:val="063805D9"/>
    <w:rsid w:val="06BD08E5"/>
    <w:rsid w:val="06C62AA0"/>
    <w:rsid w:val="06FC1FE1"/>
    <w:rsid w:val="07150CE4"/>
    <w:rsid w:val="073A258E"/>
    <w:rsid w:val="077BDFC0"/>
    <w:rsid w:val="079BDE0A"/>
    <w:rsid w:val="07A4E842"/>
    <w:rsid w:val="07C14056"/>
    <w:rsid w:val="07DF9448"/>
    <w:rsid w:val="08349F1A"/>
    <w:rsid w:val="0869FB04"/>
    <w:rsid w:val="086DBA7A"/>
    <w:rsid w:val="089762B6"/>
    <w:rsid w:val="089E5F26"/>
    <w:rsid w:val="08ADE207"/>
    <w:rsid w:val="08D3022E"/>
    <w:rsid w:val="08DDEB56"/>
    <w:rsid w:val="093503AE"/>
    <w:rsid w:val="093D1C39"/>
    <w:rsid w:val="0940427B"/>
    <w:rsid w:val="0956AD0F"/>
    <w:rsid w:val="09580742"/>
    <w:rsid w:val="0958FB59"/>
    <w:rsid w:val="09ED1F4B"/>
    <w:rsid w:val="0A4CB6CD"/>
    <w:rsid w:val="0A7C60E9"/>
    <w:rsid w:val="0ACB3713"/>
    <w:rsid w:val="0B75C3B9"/>
    <w:rsid w:val="0B82FFBB"/>
    <w:rsid w:val="0BBB7238"/>
    <w:rsid w:val="0C44C207"/>
    <w:rsid w:val="0C5D93A6"/>
    <w:rsid w:val="0C63F6EC"/>
    <w:rsid w:val="0C7CEA95"/>
    <w:rsid w:val="0C8B2716"/>
    <w:rsid w:val="0C99EEA4"/>
    <w:rsid w:val="0CAA5340"/>
    <w:rsid w:val="0CCE6699"/>
    <w:rsid w:val="0CD3B788"/>
    <w:rsid w:val="0D48DF4C"/>
    <w:rsid w:val="0D6B27E0"/>
    <w:rsid w:val="0D887C0F"/>
    <w:rsid w:val="0D959971"/>
    <w:rsid w:val="0DB8A8C2"/>
    <w:rsid w:val="0DF3FA2B"/>
    <w:rsid w:val="0E55F2DC"/>
    <w:rsid w:val="0E861293"/>
    <w:rsid w:val="0ED7F20A"/>
    <w:rsid w:val="0F3E8739"/>
    <w:rsid w:val="0F7F7FF9"/>
    <w:rsid w:val="0F9CF8A4"/>
    <w:rsid w:val="100CDCF5"/>
    <w:rsid w:val="1022BB32"/>
    <w:rsid w:val="104FC7AC"/>
    <w:rsid w:val="105F442F"/>
    <w:rsid w:val="10906B66"/>
    <w:rsid w:val="1090F30C"/>
    <w:rsid w:val="10BB3FCE"/>
    <w:rsid w:val="10C5773C"/>
    <w:rsid w:val="11707A00"/>
    <w:rsid w:val="1191F939"/>
    <w:rsid w:val="11A9D174"/>
    <w:rsid w:val="11DAEABB"/>
    <w:rsid w:val="11E0C5C4"/>
    <w:rsid w:val="11EAE62B"/>
    <w:rsid w:val="122C744C"/>
    <w:rsid w:val="122D8635"/>
    <w:rsid w:val="125A4BD9"/>
    <w:rsid w:val="1263D3E1"/>
    <w:rsid w:val="12911F70"/>
    <w:rsid w:val="12D3FA7C"/>
    <w:rsid w:val="12F171AA"/>
    <w:rsid w:val="13372826"/>
    <w:rsid w:val="13DB1FF4"/>
    <w:rsid w:val="1414B783"/>
    <w:rsid w:val="142CB5B7"/>
    <w:rsid w:val="14528049"/>
    <w:rsid w:val="14D8D996"/>
    <w:rsid w:val="14E89FC4"/>
    <w:rsid w:val="14EA99DF"/>
    <w:rsid w:val="14F0046F"/>
    <w:rsid w:val="154A32A2"/>
    <w:rsid w:val="15C7E2B4"/>
    <w:rsid w:val="16A1B579"/>
    <w:rsid w:val="1706E676"/>
    <w:rsid w:val="170BCFAE"/>
    <w:rsid w:val="172EA7C7"/>
    <w:rsid w:val="17358B6B"/>
    <w:rsid w:val="173FFDD2"/>
    <w:rsid w:val="178E354F"/>
    <w:rsid w:val="178EAB59"/>
    <w:rsid w:val="1845F3B8"/>
    <w:rsid w:val="18598AB3"/>
    <w:rsid w:val="186A4A09"/>
    <w:rsid w:val="18A71D9C"/>
    <w:rsid w:val="1908761A"/>
    <w:rsid w:val="19137880"/>
    <w:rsid w:val="193DB821"/>
    <w:rsid w:val="194480A8"/>
    <w:rsid w:val="1949A66A"/>
    <w:rsid w:val="1964DCCD"/>
    <w:rsid w:val="198C9FA0"/>
    <w:rsid w:val="199324B4"/>
    <w:rsid w:val="19B95D3C"/>
    <w:rsid w:val="19BEBC0B"/>
    <w:rsid w:val="1A356AFF"/>
    <w:rsid w:val="1AE3CAD5"/>
    <w:rsid w:val="1B811E31"/>
    <w:rsid w:val="1C5A946A"/>
    <w:rsid w:val="1C9CDBB0"/>
    <w:rsid w:val="1CD7536C"/>
    <w:rsid w:val="1CE2E846"/>
    <w:rsid w:val="1D3B4FA6"/>
    <w:rsid w:val="1D479531"/>
    <w:rsid w:val="1D494F19"/>
    <w:rsid w:val="1D82C63D"/>
    <w:rsid w:val="1E0266E0"/>
    <w:rsid w:val="1E6A9A94"/>
    <w:rsid w:val="1E6C6EE4"/>
    <w:rsid w:val="1F0664AF"/>
    <w:rsid w:val="1F09489F"/>
    <w:rsid w:val="1F3ACD89"/>
    <w:rsid w:val="1F87A871"/>
    <w:rsid w:val="1FB81C15"/>
    <w:rsid w:val="1FFA49D0"/>
    <w:rsid w:val="2002343D"/>
    <w:rsid w:val="20746C9F"/>
    <w:rsid w:val="20925268"/>
    <w:rsid w:val="20A90B72"/>
    <w:rsid w:val="20C7C83C"/>
    <w:rsid w:val="20FAE853"/>
    <w:rsid w:val="211BAD0C"/>
    <w:rsid w:val="2134F549"/>
    <w:rsid w:val="214915E4"/>
    <w:rsid w:val="2161AB00"/>
    <w:rsid w:val="21E3188B"/>
    <w:rsid w:val="21FBDC07"/>
    <w:rsid w:val="220296E0"/>
    <w:rsid w:val="2215EE7E"/>
    <w:rsid w:val="2262CC5E"/>
    <w:rsid w:val="227E71CF"/>
    <w:rsid w:val="2285B3DB"/>
    <w:rsid w:val="22A67652"/>
    <w:rsid w:val="22CEFBC7"/>
    <w:rsid w:val="23022D52"/>
    <w:rsid w:val="23421A9B"/>
    <w:rsid w:val="23906DBE"/>
    <w:rsid w:val="23A17B75"/>
    <w:rsid w:val="23BCEC29"/>
    <w:rsid w:val="23D0D9D1"/>
    <w:rsid w:val="23E7E9F5"/>
    <w:rsid w:val="23FF0F2D"/>
    <w:rsid w:val="2415F99D"/>
    <w:rsid w:val="242D137D"/>
    <w:rsid w:val="244C54A7"/>
    <w:rsid w:val="24733854"/>
    <w:rsid w:val="2495D39C"/>
    <w:rsid w:val="24D87A74"/>
    <w:rsid w:val="24F16C1A"/>
    <w:rsid w:val="251CB7E9"/>
    <w:rsid w:val="257410FB"/>
    <w:rsid w:val="25AF533A"/>
    <w:rsid w:val="25B446B4"/>
    <w:rsid w:val="25DC679B"/>
    <w:rsid w:val="25F56BBA"/>
    <w:rsid w:val="260BDBC9"/>
    <w:rsid w:val="260C0989"/>
    <w:rsid w:val="261A5CB8"/>
    <w:rsid w:val="268308EF"/>
    <w:rsid w:val="26F409FE"/>
    <w:rsid w:val="270BCDD5"/>
    <w:rsid w:val="2730E453"/>
    <w:rsid w:val="27386989"/>
    <w:rsid w:val="27430FCB"/>
    <w:rsid w:val="275028B3"/>
    <w:rsid w:val="27671455"/>
    <w:rsid w:val="27990F78"/>
    <w:rsid w:val="27E8604A"/>
    <w:rsid w:val="280572EC"/>
    <w:rsid w:val="280C4394"/>
    <w:rsid w:val="280FB3A0"/>
    <w:rsid w:val="2854D8C2"/>
    <w:rsid w:val="286A8BAE"/>
    <w:rsid w:val="288CDCAA"/>
    <w:rsid w:val="28AA7EA4"/>
    <w:rsid w:val="28C7AF49"/>
    <w:rsid w:val="292CEC59"/>
    <w:rsid w:val="294D0111"/>
    <w:rsid w:val="2976AC66"/>
    <w:rsid w:val="29F49295"/>
    <w:rsid w:val="29F63BF4"/>
    <w:rsid w:val="2A1DA7A1"/>
    <w:rsid w:val="2A40D631"/>
    <w:rsid w:val="2A7307CC"/>
    <w:rsid w:val="2A776F09"/>
    <w:rsid w:val="2A8521DB"/>
    <w:rsid w:val="2A8F2D83"/>
    <w:rsid w:val="2B4AE89A"/>
    <w:rsid w:val="2BC58405"/>
    <w:rsid w:val="2BF059AC"/>
    <w:rsid w:val="2C1A3160"/>
    <w:rsid w:val="2C7062C2"/>
    <w:rsid w:val="2C74B828"/>
    <w:rsid w:val="2CD4ED20"/>
    <w:rsid w:val="2CE40553"/>
    <w:rsid w:val="2D09327D"/>
    <w:rsid w:val="2D242D6E"/>
    <w:rsid w:val="2D275D5B"/>
    <w:rsid w:val="2D3C30A1"/>
    <w:rsid w:val="2D86EDAF"/>
    <w:rsid w:val="2DB078F2"/>
    <w:rsid w:val="2DBE0231"/>
    <w:rsid w:val="2DCE4A48"/>
    <w:rsid w:val="2DDB111E"/>
    <w:rsid w:val="2E0CA8BA"/>
    <w:rsid w:val="2E8B7181"/>
    <w:rsid w:val="2EBD8D51"/>
    <w:rsid w:val="2EC7E4DB"/>
    <w:rsid w:val="2ED3B383"/>
    <w:rsid w:val="2F247535"/>
    <w:rsid w:val="2F2BCA27"/>
    <w:rsid w:val="2F323307"/>
    <w:rsid w:val="2F60C4C8"/>
    <w:rsid w:val="2F847E69"/>
    <w:rsid w:val="2F9A40A5"/>
    <w:rsid w:val="2FB379C6"/>
    <w:rsid w:val="2FCCF830"/>
    <w:rsid w:val="2FEA9CFE"/>
    <w:rsid w:val="2FEB74D7"/>
    <w:rsid w:val="301CAF4E"/>
    <w:rsid w:val="30379BFA"/>
    <w:rsid w:val="30D208C1"/>
    <w:rsid w:val="30D378E1"/>
    <w:rsid w:val="30DB64D3"/>
    <w:rsid w:val="30E779FE"/>
    <w:rsid w:val="3115A8A9"/>
    <w:rsid w:val="31512087"/>
    <w:rsid w:val="3190E06F"/>
    <w:rsid w:val="31D7AC7F"/>
    <w:rsid w:val="31F41CC9"/>
    <w:rsid w:val="31F75165"/>
    <w:rsid w:val="324C953E"/>
    <w:rsid w:val="32769AF5"/>
    <w:rsid w:val="327EE7F8"/>
    <w:rsid w:val="32943F1B"/>
    <w:rsid w:val="3388A4C4"/>
    <w:rsid w:val="33C91D64"/>
    <w:rsid w:val="34A478E2"/>
    <w:rsid w:val="34B3649A"/>
    <w:rsid w:val="34C16F99"/>
    <w:rsid w:val="34C5F0CF"/>
    <w:rsid w:val="34CA2D99"/>
    <w:rsid w:val="34E47AFB"/>
    <w:rsid w:val="34EB7B56"/>
    <w:rsid w:val="355FBC66"/>
    <w:rsid w:val="35BDAD3F"/>
    <w:rsid w:val="361F484E"/>
    <w:rsid w:val="362EAC79"/>
    <w:rsid w:val="364F4EFB"/>
    <w:rsid w:val="367ABA89"/>
    <w:rsid w:val="3696C57E"/>
    <w:rsid w:val="379E3EFD"/>
    <w:rsid w:val="38239E5B"/>
    <w:rsid w:val="3826C402"/>
    <w:rsid w:val="38FE0D72"/>
    <w:rsid w:val="3948552F"/>
    <w:rsid w:val="39E8363C"/>
    <w:rsid w:val="3A305656"/>
    <w:rsid w:val="3A387CAA"/>
    <w:rsid w:val="3A450C0E"/>
    <w:rsid w:val="3A51066F"/>
    <w:rsid w:val="3AF891E6"/>
    <w:rsid w:val="3B14084C"/>
    <w:rsid w:val="3B4A498C"/>
    <w:rsid w:val="3BAE7985"/>
    <w:rsid w:val="3BC6F803"/>
    <w:rsid w:val="3C06ED1F"/>
    <w:rsid w:val="3C0FA983"/>
    <w:rsid w:val="3C3CBB2C"/>
    <w:rsid w:val="3C983CD0"/>
    <w:rsid w:val="3C9E3839"/>
    <w:rsid w:val="3D2F0FF5"/>
    <w:rsid w:val="3D3ECB07"/>
    <w:rsid w:val="3D43AE17"/>
    <w:rsid w:val="3D5CE52F"/>
    <w:rsid w:val="3D98053D"/>
    <w:rsid w:val="3E09488B"/>
    <w:rsid w:val="3E7E6D4A"/>
    <w:rsid w:val="3E8CF9F1"/>
    <w:rsid w:val="3EBA295F"/>
    <w:rsid w:val="3EFA50A0"/>
    <w:rsid w:val="3F253610"/>
    <w:rsid w:val="3F55CE7D"/>
    <w:rsid w:val="3F73EC0C"/>
    <w:rsid w:val="3F903BED"/>
    <w:rsid w:val="3FA9F6B4"/>
    <w:rsid w:val="40321360"/>
    <w:rsid w:val="404798A4"/>
    <w:rsid w:val="405A1BB3"/>
    <w:rsid w:val="4099EC42"/>
    <w:rsid w:val="40D34DD0"/>
    <w:rsid w:val="4129F0C4"/>
    <w:rsid w:val="417A87EA"/>
    <w:rsid w:val="41D30E16"/>
    <w:rsid w:val="41FD5B21"/>
    <w:rsid w:val="42315670"/>
    <w:rsid w:val="423493A9"/>
    <w:rsid w:val="423B3FB9"/>
    <w:rsid w:val="4289797D"/>
    <w:rsid w:val="42FF9809"/>
    <w:rsid w:val="4304AD4F"/>
    <w:rsid w:val="430A5AF4"/>
    <w:rsid w:val="432A26D9"/>
    <w:rsid w:val="43585CD1"/>
    <w:rsid w:val="43BD2E03"/>
    <w:rsid w:val="43BDB093"/>
    <w:rsid w:val="43D23FD4"/>
    <w:rsid w:val="43E2AF85"/>
    <w:rsid w:val="4414313F"/>
    <w:rsid w:val="44CEB5EF"/>
    <w:rsid w:val="45103C9A"/>
    <w:rsid w:val="453BF713"/>
    <w:rsid w:val="454A458E"/>
    <w:rsid w:val="45587DD3"/>
    <w:rsid w:val="456D37BF"/>
    <w:rsid w:val="458C57DB"/>
    <w:rsid w:val="45A67978"/>
    <w:rsid w:val="45ECC565"/>
    <w:rsid w:val="45F1EBE7"/>
    <w:rsid w:val="45FD3129"/>
    <w:rsid w:val="4606D1F4"/>
    <w:rsid w:val="46659944"/>
    <w:rsid w:val="46AA8F90"/>
    <w:rsid w:val="46C3A3D5"/>
    <w:rsid w:val="46CF979F"/>
    <w:rsid w:val="46D901DE"/>
    <w:rsid w:val="46E24D8A"/>
    <w:rsid w:val="46E5843C"/>
    <w:rsid w:val="46FB7A14"/>
    <w:rsid w:val="47CBE131"/>
    <w:rsid w:val="47D7CEA9"/>
    <w:rsid w:val="4899C8B8"/>
    <w:rsid w:val="48B18A4D"/>
    <w:rsid w:val="48C94C7F"/>
    <w:rsid w:val="48CB4533"/>
    <w:rsid w:val="48E6657E"/>
    <w:rsid w:val="491526C7"/>
    <w:rsid w:val="497DAE3E"/>
    <w:rsid w:val="4995B6A4"/>
    <w:rsid w:val="49CBF14F"/>
    <w:rsid w:val="4A05A20D"/>
    <w:rsid w:val="4A4904D7"/>
    <w:rsid w:val="4A4DBD55"/>
    <w:rsid w:val="4A6D3A71"/>
    <w:rsid w:val="4A96ECEF"/>
    <w:rsid w:val="4B30BCE8"/>
    <w:rsid w:val="4B95DD2A"/>
    <w:rsid w:val="4BCCE690"/>
    <w:rsid w:val="4C29FB14"/>
    <w:rsid w:val="4C4EDF37"/>
    <w:rsid w:val="4C675326"/>
    <w:rsid w:val="4D139740"/>
    <w:rsid w:val="4D435840"/>
    <w:rsid w:val="4DB244A0"/>
    <w:rsid w:val="4E422300"/>
    <w:rsid w:val="4E6BC98E"/>
    <w:rsid w:val="4E837422"/>
    <w:rsid w:val="4E8C5711"/>
    <w:rsid w:val="4EC9938A"/>
    <w:rsid w:val="4ED61053"/>
    <w:rsid w:val="4EE9F0A8"/>
    <w:rsid w:val="4F04481D"/>
    <w:rsid w:val="4FD4902E"/>
    <w:rsid w:val="50133F8D"/>
    <w:rsid w:val="50839558"/>
    <w:rsid w:val="50A77C82"/>
    <w:rsid w:val="50A86CB6"/>
    <w:rsid w:val="50CAA7CD"/>
    <w:rsid w:val="50E45C30"/>
    <w:rsid w:val="50FD574D"/>
    <w:rsid w:val="512935C8"/>
    <w:rsid w:val="5145E69F"/>
    <w:rsid w:val="5167EC1D"/>
    <w:rsid w:val="51830373"/>
    <w:rsid w:val="51B328B3"/>
    <w:rsid w:val="51C171CC"/>
    <w:rsid w:val="51E3158F"/>
    <w:rsid w:val="5290F4AC"/>
    <w:rsid w:val="529BF8BB"/>
    <w:rsid w:val="52D2670D"/>
    <w:rsid w:val="52FFB8A5"/>
    <w:rsid w:val="533FA33D"/>
    <w:rsid w:val="53656C9A"/>
    <w:rsid w:val="53734786"/>
    <w:rsid w:val="53B78301"/>
    <w:rsid w:val="53D7FE8E"/>
    <w:rsid w:val="549C1EE9"/>
    <w:rsid w:val="54E32580"/>
    <w:rsid w:val="54F44FF3"/>
    <w:rsid w:val="54FCF28E"/>
    <w:rsid w:val="5509B727"/>
    <w:rsid w:val="5524D8CC"/>
    <w:rsid w:val="556208F5"/>
    <w:rsid w:val="558E1B87"/>
    <w:rsid w:val="55B59C2D"/>
    <w:rsid w:val="55CCFC09"/>
    <w:rsid w:val="55E4244C"/>
    <w:rsid w:val="55F01803"/>
    <w:rsid w:val="5607B6E2"/>
    <w:rsid w:val="5613F445"/>
    <w:rsid w:val="567D77B8"/>
    <w:rsid w:val="56935F8C"/>
    <w:rsid w:val="56DEB040"/>
    <w:rsid w:val="5757F5F2"/>
    <w:rsid w:val="5760C140"/>
    <w:rsid w:val="5790A14D"/>
    <w:rsid w:val="5794D887"/>
    <w:rsid w:val="57A5D240"/>
    <w:rsid w:val="581F14DF"/>
    <w:rsid w:val="582545A1"/>
    <w:rsid w:val="583A3116"/>
    <w:rsid w:val="585A1FF3"/>
    <w:rsid w:val="58790C13"/>
    <w:rsid w:val="589E54AA"/>
    <w:rsid w:val="58B83277"/>
    <w:rsid w:val="59145C1D"/>
    <w:rsid w:val="5942405C"/>
    <w:rsid w:val="5987F22C"/>
    <w:rsid w:val="598BF250"/>
    <w:rsid w:val="5A8D057A"/>
    <w:rsid w:val="5B11626A"/>
    <w:rsid w:val="5B47575F"/>
    <w:rsid w:val="5B5E3D25"/>
    <w:rsid w:val="5B7A3A11"/>
    <w:rsid w:val="5BC12671"/>
    <w:rsid w:val="5BE07365"/>
    <w:rsid w:val="5BF851D0"/>
    <w:rsid w:val="5C6CF5B7"/>
    <w:rsid w:val="5C8BE0B4"/>
    <w:rsid w:val="5C8F05EE"/>
    <w:rsid w:val="5CE48B7E"/>
    <w:rsid w:val="5D25A70F"/>
    <w:rsid w:val="5D7F41FB"/>
    <w:rsid w:val="5DEDF23F"/>
    <w:rsid w:val="5E34D841"/>
    <w:rsid w:val="5E7AA228"/>
    <w:rsid w:val="5EA68F98"/>
    <w:rsid w:val="5EB11FA2"/>
    <w:rsid w:val="5F7637B6"/>
    <w:rsid w:val="5F7E9E62"/>
    <w:rsid w:val="5F8A6DC3"/>
    <w:rsid w:val="5FCD07DC"/>
    <w:rsid w:val="5FCFEB94"/>
    <w:rsid w:val="600E2781"/>
    <w:rsid w:val="60247736"/>
    <w:rsid w:val="60593F26"/>
    <w:rsid w:val="6090F10D"/>
    <w:rsid w:val="60C7C3D1"/>
    <w:rsid w:val="61165D1B"/>
    <w:rsid w:val="611E6076"/>
    <w:rsid w:val="612D99F6"/>
    <w:rsid w:val="613DFBF9"/>
    <w:rsid w:val="61D0FE90"/>
    <w:rsid w:val="61E922FA"/>
    <w:rsid w:val="61F882C2"/>
    <w:rsid w:val="624064E8"/>
    <w:rsid w:val="6243E354"/>
    <w:rsid w:val="62771551"/>
    <w:rsid w:val="6280B1D1"/>
    <w:rsid w:val="62921A34"/>
    <w:rsid w:val="62A0499B"/>
    <w:rsid w:val="62AC8A98"/>
    <w:rsid w:val="62DBE563"/>
    <w:rsid w:val="62F8F67A"/>
    <w:rsid w:val="630DDEE6"/>
    <w:rsid w:val="631759C6"/>
    <w:rsid w:val="6331704B"/>
    <w:rsid w:val="63AFD498"/>
    <w:rsid w:val="63DE7ACA"/>
    <w:rsid w:val="63F1BC11"/>
    <w:rsid w:val="6446F152"/>
    <w:rsid w:val="653ACB12"/>
    <w:rsid w:val="655C8930"/>
    <w:rsid w:val="6584AA35"/>
    <w:rsid w:val="6599F681"/>
    <w:rsid w:val="65E7A0DD"/>
    <w:rsid w:val="665BF43F"/>
    <w:rsid w:val="666643BA"/>
    <w:rsid w:val="6698323F"/>
    <w:rsid w:val="66A811C8"/>
    <w:rsid w:val="66F7D4FC"/>
    <w:rsid w:val="67079BF5"/>
    <w:rsid w:val="670915BA"/>
    <w:rsid w:val="671993A8"/>
    <w:rsid w:val="672959C9"/>
    <w:rsid w:val="67752281"/>
    <w:rsid w:val="67DB5609"/>
    <w:rsid w:val="67E64537"/>
    <w:rsid w:val="67F91E67"/>
    <w:rsid w:val="68261842"/>
    <w:rsid w:val="6872B336"/>
    <w:rsid w:val="687F2FE4"/>
    <w:rsid w:val="68B97076"/>
    <w:rsid w:val="68DB4AC8"/>
    <w:rsid w:val="68EC8A54"/>
    <w:rsid w:val="69135F00"/>
    <w:rsid w:val="69413809"/>
    <w:rsid w:val="6947DAA7"/>
    <w:rsid w:val="69B6BC33"/>
    <w:rsid w:val="69D8C553"/>
    <w:rsid w:val="6A27C38A"/>
    <w:rsid w:val="6A5DD2C2"/>
    <w:rsid w:val="6AFAE9FE"/>
    <w:rsid w:val="6B441C4E"/>
    <w:rsid w:val="6B572FDE"/>
    <w:rsid w:val="6B7BD896"/>
    <w:rsid w:val="6BF091B1"/>
    <w:rsid w:val="6C17E8FB"/>
    <w:rsid w:val="6C1D3EC3"/>
    <w:rsid w:val="6C4822D2"/>
    <w:rsid w:val="6C560CB8"/>
    <w:rsid w:val="6C85971A"/>
    <w:rsid w:val="6CA5BEC2"/>
    <w:rsid w:val="6CDF691C"/>
    <w:rsid w:val="6CF52E6F"/>
    <w:rsid w:val="6D123CFE"/>
    <w:rsid w:val="6D21F4E3"/>
    <w:rsid w:val="6D513A73"/>
    <w:rsid w:val="6DA1274F"/>
    <w:rsid w:val="6DBF9EDC"/>
    <w:rsid w:val="6E0E8B4D"/>
    <w:rsid w:val="6E0FBCBA"/>
    <w:rsid w:val="6E8AD549"/>
    <w:rsid w:val="6EA1769C"/>
    <w:rsid w:val="6ED34188"/>
    <w:rsid w:val="6F22E3DD"/>
    <w:rsid w:val="6F3CB46D"/>
    <w:rsid w:val="6F45A1CD"/>
    <w:rsid w:val="6F561240"/>
    <w:rsid w:val="6F9E2F1B"/>
    <w:rsid w:val="6FCA3E54"/>
    <w:rsid w:val="6FE9033C"/>
    <w:rsid w:val="6FE9AC30"/>
    <w:rsid w:val="6FFFDDC8"/>
    <w:rsid w:val="70009D15"/>
    <w:rsid w:val="703B109E"/>
    <w:rsid w:val="70495AF3"/>
    <w:rsid w:val="70502666"/>
    <w:rsid w:val="706B46C0"/>
    <w:rsid w:val="706D2B24"/>
    <w:rsid w:val="707A5A28"/>
    <w:rsid w:val="7084EFDC"/>
    <w:rsid w:val="708D7724"/>
    <w:rsid w:val="708E6F3F"/>
    <w:rsid w:val="711CA1C8"/>
    <w:rsid w:val="713146C1"/>
    <w:rsid w:val="71421AAD"/>
    <w:rsid w:val="714E2ABE"/>
    <w:rsid w:val="7194DF90"/>
    <w:rsid w:val="71A58A11"/>
    <w:rsid w:val="71B42F4A"/>
    <w:rsid w:val="71BDB34B"/>
    <w:rsid w:val="71E57A87"/>
    <w:rsid w:val="71EF554C"/>
    <w:rsid w:val="7200B00A"/>
    <w:rsid w:val="7226118B"/>
    <w:rsid w:val="725B3BEE"/>
    <w:rsid w:val="72B6FF3E"/>
    <w:rsid w:val="72CA9F4E"/>
    <w:rsid w:val="72EE389E"/>
    <w:rsid w:val="73140163"/>
    <w:rsid w:val="73348E3F"/>
    <w:rsid w:val="736596E9"/>
    <w:rsid w:val="73C19AE9"/>
    <w:rsid w:val="7441223A"/>
    <w:rsid w:val="74458469"/>
    <w:rsid w:val="744707CC"/>
    <w:rsid w:val="7478A453"/>
    <w:rsid w:val="749F14DC"/>
    <w:rsid w:val="74EAFFAC"/>
    <w:rsid w:val="7507DF7C"/>
    <w:rsid w:val="7522C508"/>
    <w:rsid w:val="752716A5"/>
    <w:rsid w:val="75323B08"/>
    <w:rsid w:val="755C7DF1"/>
    <w:rsid w:val="75B1DCA0"/>
    <w:rsid w:val="75B827D5"/>
    <w:rsid w:val="75B97449"/>
    <w:rsid w:val="7605B8BE"/>
    <w:rsid w:val="761BB3E5"/>
    <w:rsid w:val="768DC421"/>
    <w:rsid w:val="76A603B7"/>
    <w:rsid w:val="76EDD5A1"/>
    <w:rsid w:val="77702AFA"/>
    <w:rsid w:val="77C98E88"/>
    <w:rsid w:val="77D8EB05"/>
    <w:rsid w:val="77E8C8DB"/>
    <w:rsid w:val="77F98C0B"/>
    <w:rsid w:val="7888D01B"/>
    <w:rsid w:val="788C3E43"/>
    <w:rsid w:val="78AFC2C1"/>
    <w:rsid w:val="78C22B0C"/>
    <w:rsid w:val="78C40867"/>
    <w:rsid w:val="78D05BA4"/>
    <w:rsid w:val="790FB53B"/>
    <w:rsid w:val="79C518D7"/>
    <w:rsid w:val="79C6D38A"/>
    <w:rsid w:val="79E9E93A"/>
    <w:rsid w:val="7A4E70EE"/>
    <w:rsid w:val="7A74492C"/>
    <w:rsid w:val="7A7A8A72"/>
    <w:rsid w:val="7A9E9095"/>
    <w:rsid w:val="7B6E7A54"/>
    <w:rsid w:val="7B78BE07"/>
    <w:rsid w:val="7B80E1C8"/>
    <w:rsid w:val="7BB059BB"/>
    <w:rsid w:val="7C163733"/>
    <w:rsid w:val="7C2264C2"/>
    <w:rsid w:val="7C2FA907"/>
    <w:rsid w:val="7C93BA61"/>
    <w:rsid w:val="7CDB3469"/>
    <w:rsid w:val="7CDCE10F"/>
    <w:rsid w:val="7CE5DEF5"/>
    <w:rsid w:val="7CFB726F"/>
    <w:rsid w:val="7D07E4E1"/>
    <w:rsid w:val="7D42F2EA"/>
    <w:rsid w:val="7DA81D94"/>
    <w:rsid w:val="7DF02F74"/>
    <w:rsid w:val="7DF92785"/>
    <w:rsid w:val="7E0C946C"/>
    <w:rsid w:val="7E39C491"/>
    <w:rsid w:val="7E3A9F57"/>
    <w:rsid w:val="7E99FA36"/>
    <w:rsid w:val="7EBAB158"/>
    <w:rsid w:val="7F06E0FC"/>
    <w:rsid w:val="7F207D7A"/>
    <w:rsid w:val="7F295FE3"/>
    <w:rsid w:val="7F32DB90"/>
    <w:rsid w:val="7F483CC8"/>
    <w:rsid w:val="7F8AE7D5"/>
    <w:rsid w:val="7FE2DFDD"/>
    <w:rsid w:val="7FE90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6ED1F"/>
  <w15:chartTrackingRefBased/>
  <w15:docId w15:val="{66A57B98-4973-4D62-B777-D20A00F20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01711"/>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F01711"/>
    <w:rPr>
      <w:rFonts w:ascii="Aptos" w:hAnsi="Aptos"/>
    </w:rPr>
  </w:style>
  <w:style w:type="paragraph" w:customStyle="1" w:styleId="EndNoteBibliography">
    <w:name w:val="EndNote Bibliography"/>
    <w:basedOn w:val="Normal"/>
    <w:link w:val="EndNoteBibliographyChar"/>
    <w:rsid w:val="00F01711"/>
    <w:pPr>
      <w:spacing w:line="240" w:lineRule="auto"/>
    </w:pPr>
    <w:rPr>
      <w:rFonts w:ascii="Aptos" w:hAnsi="Aptos"/>
    </w:rPr>
  </w:style>
  <w:style w:type="character" w:customStyle="1" w:styleId="EndNoteBibliographyChar">
    <w:name w:val="EndNote Bibliography Char"/>
    <w:basedOn w:val="DefaultParagraphFont"/>
    <w:link w:val="EndNoteBibliography"/>
    <w:rsid w:val="00F01711"/>
    <w:rPr>
      <w:rFonts w:ascii="Aptos" w:hAnsi="Aptos"/>
    </w:rPr>
  </w:style>
  <w:style w:type="character" w:styleId="Hyperlink">
    <w:name w:val="Hyperlink"/>
    <w:basedOn w:val="DefaultParagraphFont"/>
    <w:uiPriority w:val="99"/>
    <w:unhideWhenUsed/>
    <w:rsid w:val="00F01711"/>
    <w:rPr>
      <w:color w:val="467886" w:themeColor="hyperlink"/>
      <w:u w:val="single"/>
    </w:rPr>
  </w:style>
  <w:style w:type="character" w:styleId="UnresolvedMention">
    <w:name w:val="Unresolved Mention"/>
    <w:basedOn w:val="DefaultParagraphFont"/>
    <w:uiPriority w:val="99"/>
    <w:semiHidden/>
    <w:unhideWhenUsed/>
    <w:rsid w:val="00F01711"/>
    <w:rPr>
      <w:color w:val="605E5C"/>
      <w:shd w:val="clear" w:color="auto" w:fill="E1DFDD"/>
    </w:rPr>
  </w:style>
  <w:style w:type="character" w:styleId="CommentReference">
    <w:name w:val="annotation reference"/>
    <w:basedOn w:val="DefaultParagraphFont"/>
    <w:uiPriority w:val="99"/>
    <w:semiHidden/>
    <w:unhideWhenUsed/>
    <w:rsid w:val="00A930E6"/>
    <w:rPr>
      <w:sz w:val="16"/>
      <w:szCs w:val="16"/>
    </w:rPr>
  </w:style>
  <w:style w:type="paragraph" w:styleId="CommentText">
    <w:name w:val="annotation text"/>
    <w:basedOn w:val="Normal"/>
    <w:link w:val="CommentTextChar"/>
    <w:uiPriority w:val="99"/>
    <w:semiHidden/>
    <w:unhideWhenUsed/>
    <w:rsid w:val="00A930E6"/>
    <w:pPr>
      <w:spacing w:line="240" w:lineRule="auto"/>
    </w:pPr>
    <w:rPr>
      <w:sz w:val="20"/>
      <w:szCs w:val="20"/>
    </w:rPr>
  </w:style>
  <w:style w:type="character" w:customStyle="1" w:styleId="CommentTextChar">
    <w:name w:val="Comment Text Char"/>
    <w:basedOn w:val="DefaultParagraphFont"/>
    <w:link w:val="CommentText"/>
    <w:uiPriority w:val="99"/>
    <w:semiHidden/>
    <w:rsid w:val="00A930E6"/>
    <w:rPr>
      <w:sz w:val="20"/>
      <w:szCs w:val="20"/>
    </w:rPr>
  </w:style>
  <w:style w:type="paragraph" w:styleId="CommentSubject">
    <w:name w:val="annotation subject"/>
    <w:basedOn w:val="CommentText"/>
    <w:next w:val="CommentText"/>
    <w:link w:val="CommentSubjectChar"/>
    <w:uiPriority w:val="99"/>
    <w:semiHidden/>
    <w:unhideWhenUsed/>
    <w:rsid w:val="00A930E6"/>
    <w:rPr>
      <w:b/>
      <w:bCs/>
    </w:rPr>
  </w:style>
  <w:style w:type="character" w:customStyle="1" w:styleId="CommentSubjectChar">
    <w:name w:val="Comment Subject Char"/>
    <w:basedOn w:val="CommentTextChar"/>
    <w:link w:val="CommentSubject"/>
    <w:uiPriority w:val="99"/>
    <w:semiHidden/>
    <w:rsid w:val="00A930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tesj.537" TargetMode="External"/><Relationship Id="rId13" Type="http://schemas.openxmlformats.org/officeDocument/2006/relationships/hyperlink" Target="https://doi.org/10.17507/jltr.1405.0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80/87567550309596408" TargetMode="External"/><Relationship Id="rId17" Type="http://schemas.openxmlformats.org/officeDocument/2006/relationships/hyperlink" Target="https://doi.org/10.1016/j.asw.2021.100525" TargetMode="External"/><Relationship Id="rId2" Type="http://schemas.openxmlformats.org/officeDocument/2006/relationships/customXml" Target="../customXml/item2.xml"/><Relationship Id="rId16" Type="http://schemas.openxmlformats.org/officeDocument/2006/relationships/hyperlink" Target="https://doi.org/10.1080/03075070600680836" TargetMode="Externa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80/02602938.2013.795518" TargetMode="External"/><Relationship Id="rId5" Type="http://schemas.openxmlformats.org/officeDocument/2006/relationships/styles" Target="styles.xml"/><Relationship Id="rId15" Type="http://schemas.openxmlformats.org/officeDocument/2006/relationships/hyperlink" Target="https://doi.org/10.1080/00405840802577569" TargetMode="External"/><Relationship Id="rId10" Type="http://schemas.openxmlformats.org/officeDocument/2006/relationships/hyperlink" Target="https://doi.org/10.1080/13562510600680582"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hyperlink" Target="https://doi.org/10.1080/09500693.2019.1610811" TargetMode="External"/><Relationship Id="rId14" Type="http://schemas.openxmlformats.org/officeDocument/2006/relationships/hyperlink" Target="https://doi.org/10.1080/03055698.2019.1651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50d7238c-407c-44a9-9e2b-7fc3bea95112">
      <UserInfo>
        <DisplayName/>
        <AccountId xsi:nil="true"/>
        <AccountType/>
      </UserInfo>
    </SharedWithUsers>
    <MediaLengthInSeconds xmlns="e210a8bc-8866-4819-b762-6a7c7d3510ec" xsi:nil="true"/>
    <TaxCatchAll xmlns="50d7238c-407c-44a9-9e2b-7fc3bea95112" xsi:nil="true"/>
    <lcf76f155ced4ddcb4097134ff3c332f xmlns="e210a8bc-8866-4819-b762-6a7c7d3510e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B3D7969A288CA4A84683C961EB73114" ma:contentTypeVersion="15" ma:contentTypeDescription="Create a new document." ma:contentTypeScope="" ma:versionID="21ae4516e84fd991a101f1d7659c1bfb">
  <xsd:schema xmlns:xsd="http://www.w3.org/2001/XMLSchema" xmlns:xs="http://www.w3.org/2001/XMLSchema" xmlns:p="http://schemas.microsoft.com/office/2006/metadata/properties" xmlns:ns2="e210a8bc-8866-4819-b762-6a7c7d3510ec" xmlns:ns3="50d7238c-407c-44a9-9e2b-7fc3bea95112" targetNamespace="http://schemas.microsoft.com/office/2006/metadata/properties" ma:root="true" ma:fieldsID="00c1e2e3597a4b75fcec9358983dea9b" ns2:_="" ns3:_="">
    <xsd:import namespace="e210a8bc-8866-4819-b762-6a7c7d3510ec"/>
    <xsd:import namespace="50d7238c-407c-44a9-9e2b-7fc3bea9511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MediaServiceSearchProperties"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10a8bc-8866-4819-b762-6a7c7d3510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Location" ma:index="18" nillable="true" ma:displayName="Location" ma:indexed="true"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5ee92b2f-d444-4214-abdd-12644e6e9ea2" ma:termSetId="09814cd3-568e-fe90-9814-8d621ff8fb84" ma:anchorId="fba54fb3-c3e1-fe81-a776-ca4b69148c4d" ma:open="true" ma:isKeyword="false">
      <xsd:complexType>
        <xsd:sequence>
          <xsd:element ref="pc:Terms" minOccurs="0" maxOccurs="1"/>
        </xsd:sequence>
      </xsd:complexType>
    </xsd:element>
    <xsd:element name="MediaServiceOCR" ma:index="2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0d7238c-407c-44a9-9e2b-7fc3bea9511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6f48c5f4-6bd4-44e8-8008-e4077f635de6}" ma:internalName="TaxCatchAll" ma:showField="CatchAllData" ma:web="50d7238c-407c-44a9-9e2b-7fc3bea951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4DAE9E-6AF1-4D38-A9F1-C9C80F083BBC}">
  <ds:schemaRefs>
    <ds:schemaRef ds:uri="http://schemas.microsoft.com/sharepoint/v3/contenttype/forms"/>
  </ds:schemaRefs>
</ds:datastoreItem>
</file>

<file path=customXml/itemProps2.xml><?xml version="1.0" encoding="utf-8"?>
<ds:datastoreItem xmlns:ds="http://schemas.openxmlformats.org/officeDocument/2006/customXml" ds:itemID="{CC670BEF-9369-47E4-9EE5-B4A6E3313A5B}">
  <ds:schemaRefs>
    <ds:schemaRef ds:uri="http://schemas.microsoft.com/office/2006/metadata/properties"/>
    <ds:schemaRef ds:uri="http://schemas.microsoft.com/office/infopath/2007/PartnerControls"/>
    <ds:schemaRef ds:uri="50d7238c-407c-44a9-9e2b-7fc3bea95112"/>
    <ds:schemaRef ds:uri="e210a8bc-8866-4819-b762-6a7c7d3510ec"/>
  </ds:schemaRefs>
</ds:datastoreItem>
</file>

<file path=customXml/itemProps3.xml><?xml version="1.0" encoding="utf-8"?>
<ds:datastoreItem xmlns:ds="http://schemas.openxmlformats.org/officeDocument/2006/customXml" ds:itemID="{49050A2B-FD84-43A0-8EF5-870C9E9F4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10a8bc-8866-4819-b762-6a7c7d3510ec"/>
    <ds:schemaRef ds:uri="50d7238c-407c-44a9-9e2b-7fc3bea951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1153</Words>
  <Characters>63575</Characters>
  <Application>Microsoft Office Word</Application>
  <DocSecurity>0</DocSecurity>
  <Lines>529</Lines>
  <Paragraphs>149</Paragraphs>
  <ScaleCrop>false</ScaleCrop>
  <Company/>
  <LinksUpToDate>false</LinksUpToDate>
  <CharactersWithSpaces>7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QUINN HARRISON</dc:creator>
  <cp:keywords/>
  <dc:description/>
  <cp:lastModifiedBy>Reviewer</cp:lastModifiedBy>
  <cp:revision>4</cp:revision>
  <dcterms:created xsi:type="dcterms:W3CDTF">2026-03-20T11:56:00Z</dcterms:created>
  <dcterms:modified xsi:type="dcterms:W3CDTF">2026-03-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3D7969A288CA4A84683C961EB73114</vt:lpwstr>
  </property>
  <property fmtid="{D5CDD505-2E9C-101B-9397-08002B2CF9AE}" pid="3" name="Order">
    <vt:r8>41000</vt:r8>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activity">
    <vt:lpwstr>{"FileActivityType":"9","FileActivityTimeStamp":"2024-08-23T14:07:06.270Z","FileActivityUsersOnPage":[{"DisplayName":"JESSICA QUINN HARRISON","Id":"jessica.harrison.2023@mumail.ie"},{"DisplayName":"Angela Rickard","Id":"angela.rickard@mu.ie"}],"FileActivityNavigationId":null}</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